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446F3769"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373A0">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373A0">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373A0">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373A0">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373A0">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373A0">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6D9E2D9"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053046C7" w14:textId="77777777" w:rsidR="00981DE6"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B9115F">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p>
    <w:p w14:paraId="0D0B32A7" w14:textId="77777777" w:rsidR="00981DE6" w:rsidRDefault="008F79E0" w:rsidP="008D1C73">
      <w:r>
        <w:t>During the period of study, the “standard” (most common) US</w:t>
      </w:r>
      <w:r w:rsidR="00EC78C0">
        <w:t xml:space="preserve"> dollar (USD)</w:t>
      </w:r>
      <w:r>
        <w:t xml:space="preserve">-denominated IR swaps contract had semiannual payments </w:t>
      </w:r>
      <w:r w:rsidR="00AF63FA">
        <w:t xml:space="preserve">for one leg </w:t>
      </w:r>
      <w:r>
        <w:t xml:space="preserve">and </w:t>
      </w:r>
      <w:r w:rsidR="00AF63FA">
        <w:t xml:space="preserve">quarterly </w:t>
      </w:r>
      <w:r>
        <w:t>payments</w:t>
      </w:r>
      <w:r w:rsidR="00AF63FA">
        <w:t xml:space="preserve"> for the other leg (that is either trading quarterly fixed-rate payments for semiannual floating rate payments, or vice-versa)</w:t>
      </w:r>
      <w:r>
        <w:t xml:space="preserve">, with the </w:t>
      </w:r>
      <w:r w:rsidR="00440E83">
        <w:t xml:space="preserve">3-month </w:t>
      </w:r>
      <w:r>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373A0">
        <w:t>3</w:t>
      </w:r>
      <w:r w:rsidR="00FB01B7">
        <w:fldChar w:fldCharType="end"/>
      </w:r>
      <w:r w:rsidR="00981DE6">
        <w:t xml:space="preserve"> for an explanation of how IR swaps are priced</w:t>
      </w:r>
      <w:r w:rsidR="00FB01B7">
        <w:t>)</w:t>
      </w:r>
      <w:r>
        <w:t xml:space="preserve">. </w:t>
      </w:r>
      <w:r w:rsidR="00AA193A">
        <w:t xml:space="preserve">The </w:t>
      </w:r>
      <w:r w:rsidR="00AA193A">
        <w:lastRenderedPageBreak/>
        <w:t xml:space="preserve">day-count convention for the fixed-leg payment </w:t>
      </w:r>
      <w:r w:rsidR="00981DE6">
        <w:t>was</w:t>
      </w:r>
      <w:r w:rsidR="00935B7D">
        <w:t xml:space="preserve"> the </w:t>
      </w:r>
      <w:r w:rsidR="00AA193A">
        <w:t xml:space="preserve">30/360 convention </w:t>
      </w:r>
      <w:r w:rsidR="00440E83">
        <w:t>and</w:t>
      </w:r>
      <w:r w:rsidR="00AA193A">
        <w:t xml:space="preserve"> </w:t>
      </w:r>
      <w:r w:rsidR="00935B7D">
        <w:t xml:space="preserve">the day-count convention for the floating leg </w:t>
      </w:r>
      <w:r w:rsidR="00981DE6">
        <w:t xml:space="preserve">was </w:t>
      </w:r>
      <w:r w:rsidR="00935B7D">
        <w:t xml:space="preserve">the Actual/360 day-count convention. For payment schedules, the modified-following business day rule </w:t>
      </w:r>
      <w:r w:rsidR="00981DE6">
        <w:t>was</w:t>
      </w:r>
      <w:r w:rsidR="00935B7D">
        <w:t xml:space="preserve"> used.</w:t>
      </w:r>
    </w:p>
    <w:p w14:paraId="23181346" w14:textId="3CD851D9" w:rsidR="008D1C73" w:rsidRDefault="00AF63FA" w:rsidP="008D1C73">
      <w:r>
        <w:t xml:space="preserve">The standard </w:t>
      </w:r>
      <w:r w:rsidR="008F79E0">
        <w:t>C</w:t>
      </w:r>
      <w:r w:rsidR="00EC78C0">
        <w:t xml:space="preserve">anadian </w:t>
      </w:r>
      <w:r w:rsidR="008F79E0">
        <w:t>D</w:t>
      </w:r>
      <w:r w:rsidR="00EC78C0">
        <w:t>ollar (CAD)</w:t>
      </w:r>
      <w:r w:rsidR="008F79E0">
        <w:t>-denominated contract</w:t>
      </w:r>
      <w:r>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r w:rsidR="00B9115F">
        <w:t>legs and</w:t>
      </w:r>
      <w:r w:rsidR="007721E7">
        <w:t xml:space="preserve"> used the modified following </w:t>
      </w:r>
      <w:r w:rsidR="00DF452F">
        <w:t xml:space="preserve">day-count convention. </w:t>
      </w:r>
      <w:r w:rsidR="00440E83">
        <w:t>Both Canadian and US dollar denominated contracts used the ISDA master</w:t>
      </w:r>
      <w:r w:rsidR="00B9115F">
        <w:t xml:space="preserve"> </w:t>
      </w:r>
      <w:r w:rsidR="00440E83">
        <w:t xml:space="preserve">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w:t>
      </w:r>
      <w:r w:rsidR="00981DE6">
        <w:t>C</w:t>
      </w:r>
      <w:r w:rsidR="00265F4A">
        <w:t xml:space="preserve">ontract specifications </w:t>
      </w:r>
      <w:r w:rsidR="00981DE6">
        <w:t xml:space="preserve">(such as reference rates, termination rules, caps on payments, etc.) </w:t>
      </w:r>
      <w:r w:rsidR="00265F4A">
        <w:t xml:space="preserve">can be </w:t>
      </w:r>
      <w:r w:rsidR="00981DE6">
        <w:t xml:space="preserve">customized </w:t>
      </w:r>
      <w:r w:rsidR="00265F4A">
        <w:t>to meet the requirements of the counterparties, but such non-standard contracts are likely to be less liquid than the standard contracts.</w:t>
      </w:r>
    </w:p>
    <w:p w14:paraId="16126F61" w14:textId="3D76D9E5"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8D236F">
        <w:t xml:space="preserve"> (t</w:t>
      </w:r>
      <w:r w:rsidR="00AA1B8E">
        <w:t>his is expanded upon in simulation</w:t>
      </w:r>
      <w:r w:rsidR="00981DE6">
        <w:t>s</w:t>
      </w:r>
      <w:r w:rsidR="00AA1B8E">
        <w:t xml:space="preserve"> </w:t>
      </w:r>
      <w:r w:rsidR="00981DE6">
        <w:t>in a later section</w:t>
      </w:r>
      <w:r w:rsidR="008D236F">
        <w:t>)</w:t>
      </w:r>
      <w:r w:rsidR="00AA1B8E">
        <w:t>.</w:t>
      </w:r>
    </w:p>
    <w:p w14:paraId="4CDB6FA5" w14:textId="1A2BA8EC" w:rsidR="00DC42EB" w:rsidRDefault="00DC42EB" w:rsidP="00AB12F9">
      <w:pPr>
        <w:pStyle w:val="Heading2"/>
      </w:pPr>
      <w:r>
        <w:t>Central Clearing</w:t>
      </w:r>
    </w:p>
    <w:p w14:paraId="0B92C52A" w14:textId="468F308D"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lastRenderedPageBreak/>
        <w:t>For this purpose, c</w:t>
      </w:r>
      <w:r w:rsidR="00C64F72">
        <w:t xml:space="preserve">learinghouses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changes, it can be required to put up additional collateral (variation margin). </w:t>
      </w:r>
      <w:r w:rsidR="00C90716">
        <w:t xml:space="preserve">The CCP also has </w:t>
      </w:r>
      <w:r w:rsidR="005744E9">
        <w:t xml:space="preserve">its own </w:t>
      </w:r>
      <w:r w:rsidR="00C90716">
        <w:t>equity (CCP capital)</w:t>
      </w:r>
      <w:r w:rsidR="002F6C5B">
        <w:t>, default fund contributions of other members</w:t>
      </w:r>
      <w:r w:rsidR="005744E9">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proofErr w:type="gramStart"/>
      <w:r w:rsidR="00D8044D">
        <w:t>make</w:t>
      </w:r>
      <w:proofErr w:type="gramEnd"/>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12CE9F15"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large financial institutions </w:t>
      </w:r>
      <w:r w:rsidR="00C106ED">
        <w:t>that</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proofErr w:type="gramStart"/>
      <w:r w:rsidR="00B837CA">
        <w:t>entering</w:t>
      </w:r>
      <w:r w:rsidR="005744E9">
        <w:t xml:space="preserve"> into</w:t>
      </w:r>
      <w:proofErr w:type="gramEnd"/>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77777777" w:rsidR="00E639B5"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proofErr w:type="gramStart"/>
      <w:r>
        <w:t>made:</w:t>
      </w:r>
      <w:proofErr w:type="gramEnd"/>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lastRenderedPageBreak/>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25F9B403" w14:textId="77777777" w:rsidR="00BF72AE" w:rsidRDefault="00BF72AE" w:rsidP="00B15828"/>
    <w:p w14:paraId="56438D5D" w14:textId="4ECDD7C5" w:rsidR="00BF72AE" w:rsidRDefault="00BF72AE" w:rsidP="00BF72AE">
      <w:pPr>
        <w:pStyle w:val="Caption"/>
      </w:pPr>
      <w:bookmarkStart w:id="1" w:name="_Ref162817922"/>
      <w:r>
        <w:t xml:space="preserve">Figure </w:t>
      </w:r>
      <w:r w:rsidR="005D0AA8">
        <w:fldChar w:fldCharType="begin"/>
      </w:r>
      <w:r w:rsidR="005D0AA8">
        <w:instrText xml:space="preserve"> SEQ Figure \* ARABIC </w:instrText>
      </w:r>
      <w:r w:rsidR="005D0AA8">
        <w:fldChar w:fldCharType="separate"/>
      </w:r>
      <w:r w:rsidR="00C66CC2">
        <w:rPr>
          <w:noProof/>
        </w:rPr>
        <w:t>1</w:t>
      </w:r>
      <w:r w:rsidR="005D0AA8">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p w14:paraId="2389E1F1" w14:textId="38855A0E" w:rsidR="00265F4A" w:rsidRDefault="00E214A1" w:rsidP="00B15828">
      <w:r>
        <w:t>[Figure 1 about here]</w:t>
      </w:r>
    </w:p>
    <w:p w14:paraId="507E50F0" w14:textId="77777777" w:rsidR="00265F4A" w:rsidRDefault="00265F4A" w:rsidP="00B15828"/>
    <w:p w14:paraId="3D23A101" w14:textId="255A0451"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w:t>
      </w:r>
      <w:r w:rsidR="009B1EFD">
        <w:t xml:space="preserve">both the </w:t>
      </w:r>
      <w:r w:rsidR="00DB74D5">
        <w:t xml:space="preserve">US and Europe might have lower costs, regulators might require </w:t>
      </w:r>
      <w:r w:rsidR="009B1EFD">
        <w:t xml:space="preserve">separate </w:t>
      </w:r>
      <w:r w:rsidR="00DB74D5">
        <w:t>clearinghouse</w:t>
      </w:r>
      <w:r w:rsidR="009B1EFD">
        <w:t>s</w:t>
      </w:r>
      <w:r w:rsidR="00DB74D5">
        <w:t xml:space="preserve"> </w:t>
      </w:r>
      <w:r w:rsidR="009B1EFD">
        <w:t>in each geography</w:t>
      </w:r>
      <w:r w:rsidR="00DB74D5">
        <w:t xml:space="preserve">)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3C063AAD" w:rsidR="00BF6365" w:rsidRDefault="0086750E" w:rsidP="00031822">
      <w:r w:rsidRPr="0086750E">
        <w:t xml:space="preserve">Following the financial crisis, Congress passed the DFA to enhance the US financial system's reliability. Since </w:t>
      </w:r>
      <w:proofErr w:type="gramStart"/>
      <w:r w:rsidR="006738CB">
        <w:t>over</w:t>
      </w:r>
      <w:r w:rsidR="00E639B5">
        <w:t>-</w:t>
      </w:r>
      <w:r w:rsidR="006738CB">
        <w:t>the</w:t>
      </w:r>
      <w:r w:rsidR="00E639B5">
        <w:t>-</w:t>
      </w:r>
      <w:r w:rsidR="006738CB">
        <w:t>counter</w:t>
      </w:r>
      <w:proofErr w:type="gramEnd"/>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2FF46EC4" w:rsidR="0010299E" w:rsidRDefault="00715923" w:rsidP="00C519BF">
      <w:r w:rsidRPr="00715923">
        <w:lastRenderedPageBreak/>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373A0">
        <w:t xml:space="preserve">Table </w:t>
      </w:r>
      <w:r w:rsidR="009373A0">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09C752D7" w:rsidR="00C61057" w:rsidRDefault="00C61057">
      <w:pPr>
        <w:spacing w:line="240" w:lineRule="auto"/>
        <w:ind w:firstLine="0"/>
        <w:jc w:val="left"/>
      </w:pPr>
      <w:r>
        <w:br w:type="page"/>
      </w:r>
    </w:p>
    <w:p w14:paraId="3EC1AD7D" w14:textId="77777777" w:rsidR="00C61057" w:rsidRDefault="00C61057" w:rsidP="00C519BF"/>
    <w:p w14:paraId="49705BEC" w14:textId="69F23162" w:rsidR="000C5086" w:rsidRDefault="000C5086" w:rsidP="00031822">
      <w:pPr>
        <w:pStyle w:val="Caption"/>
        <w:keepNext/>
      </w:pPr>
      <w:bookmarkStart w:id="2" w:name="_Ref149505424"/>
      <w:r>
        <w:t xml:space="preserve">Table </w:t>
      </w:r>
      <w:r>
        <w:fldChar w:fldCharType="begin"/>
      </w:r>
      <w:r>
        <w:instrText xml:space="preserve"> SEQ Table \* ARABIC </w:instrText>
      </w:r>
      <w:r>
        <w:fldChar w:fldCharType="separate"/>
      </w:r>
      <w:r w:rsidR="008D236B">
        <w:rPr>
          <w:noProof/>
        </w:rPr>
        <w:t>1</w:t>
      </w:r>
      <w:r>
        <w:rPr>
          <w:noProof/>
        </w:rPr>
        <w:fldChar w:fldCharType="end"/>
      </w:r>
      <w:bookmarkEnd w:id="2"/>
      <w:r>
        <w:rPr>
          <w:noProof/>
        </w:rPr>
        <w:t xml:space="preserve"> Major Dodd-Frank Act Rulemaking Areas</w:t>
      </w:r>
    </w:p>
    <w:p w14:paraId="59E87DAC" w14:textId="13102727" w:rsidR="00482903" w:rsidRDefault="002A688F" w:rsidP="00031822">
      <w:pPr>
        <w:ind w:firstLine="720"/>
      </w:pPr>
      <w:r>
        <w:t>[Table 1 about here]</w:t>
      </w:r>
    </w:p>
    <w:p w14:paraId="6D2C420C" w14:textId="1AD74955" w:rsidR="00C61057" w:rsidRDefault="00C61057">
      <w:pPr>
        <w:spacing w:line="240" w:lineRule="auto"/>
        <w:ind w:firstLine="0"/>
        <w:jc w:val="left"/>
      </w:pPr>
    </w:p>
    <w:p w14:paraId="13D9D68C" w14:textId="7806B61D" w:rsidR="000816B7" w:rsidRPr="00EA1749" w:rsidRDefault="000816B7" w:rsidP="00031822">
      <w:pPr>
        <w:pStyle w:val="Heading3"/>
      </w:pPr>
      <w:r w:rsidRPr="00EA1749">
        <w:t>International Context</w:t>
      </w:r>
    </w:p>
    <w:p w14:paraId="7503937D" w14:textId="27BECDBE"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373A0">
        <w:t xml:space="preserve">Table </w:t>
      </w:r>
      <w:r w:rsidR="009373A0">
        <w:rPr>
          <w:noProof/>
        </w:rPr>
        <w:t>2</w:t>
      </w:r>
      <w:r w:rsidR="00CF1F18">
        <w:fldChar w:fldCharType="end"/>
      </w:r>
      <w:r w:rsidR="00821AC5" w:rsidRPr="00821AC5">
        <w:t xml:space="preserve"> summarizes the international context:</w:t>
      </w:r>
    </w:p>
    <w:p w14:paraId="24F5281D" w14:textId="6C1094E8" w:rsidR="00C61057" w:rsidRDefault="00C61057">
      <w:pPr>
        <w:spacing w:line="240" w:lineRule="auto"/>
        <w:ind w:firstLine="0"/>
        <w:jc w:val="left"/>
      </w:pPr>
      <w:r>
        <w:br w:type="page"/>
      </w:r>
    </w:p>
    <w:p w14:paraId="532D8735" w14:textId="77777777" w:rsidR="00C61057" w:rsidRDefault="00C61057" w:rsidP="00C519BF"/>
    <w:p w14:paraId="2C2EEC2E" w14:textId="40DD9ECB" w:rsidR="000C5086" w:rsidRDefault="000C5086" w:rsidP="00031822">
      <w:pPr>
        <w:pStyle w:val="Caption"/>
        <w:keepNext/>
      </w:pPr>
      <w:bookmarkStart w:id="3" w:name="_Ref149505461"/>
      <w:r>
        <w:t xml:space="preserve">Table </w:t>
      </w:r>
      <w:r>
        <w:fldChar w:fldCharType="begin"/>
      </w:r>
      <w:r>
        <w:instrText xml:space="preserve"> SEQ Table \* ARABIC </w:instrText>
      </w:r>
      <w:r>
        <w:fldChar w:fldCharType="separate"/>
      </w:r>
      <w:r w:rsidR="008D236B">
        <w:rPr>
          <w:noProof/>
        </w:rPr>
        <w:t>2</w:t>
      </w:r>
      <w:r>
        <w:rPr>
          <w:noProof/>
        </w:rPr>
        <w:fldChar w:fldCharType="end"/>
      </w:r>
      <w:bookmarkEnd w:id="3"/>
      <w:r>
        <w:rPr>
          <w:noProof/>
        </w:rPr>
        <w:t xml:space="preserve"> Summary of Central Clearing Requirements in Major FInancial Centers</w:t>
      </w:r>
    </w:p>
    <w:p w14:paraId="5F5254AB" w14:textId="49A029B0" w:rsidR="00781E75" w:rsidRDefault="002A688F" w:rsidP="00031822">
      <w:pPr>
        <w:ind w:firstLine="720"/>
      </w:pPr>
      <w:r>
        <w:t>[Table 2 about here]</w:t>
      </w:r>
    </w:p>
    <w:p w14:paraId="46151098" w14:textId="334C3782" w:rsidR="00C61057" w:rsidRDefault="00C61057" w:rsidP="00C61057">
      <w:pPr>
        <w:spacing w:line="240" w:lineRule="auto"/>
        <w:ind w:firstLine="0"/>
        <w:jc w:val="left"/>
      </w:pPr>
    </w:p>
    <w:p w14:paraId="27A217B4" w14:textId="77777777" w:rsidR="00C74168" w:rsidRDefault="00C74168" w:rsidP="00C74168">
      <w:pPr>
        <w:pStyle w:val="Heading2"/>
      </w:pPr>
      <w:r>
        <w:t>Review of Literature</w:t>
      </w:r>
    </w:p>
    <w:p w14:paraId="44FBC0E8" w14:textId="77777777" w:rsidR="00571695" w:rsidRDefault="00571695" w:rsidP="00571695">
      <w:pPr>
        <w:pStyle w:val="Heading3"/>
      </w:pPr>
      <w:r>
        <w:t>Interest rate swaps</w:t>
      </w:r>
    </w:p>
    <w:p w14:paraId="09246CCF" w14:textId="0E84B158" w:rsidR="00571695" w:rsidRDefault="00571695" w:rsidP="00571695">
      <w:r>
        <w:t xml:space="preserve">Formal swap agreements were first seen in financial markets in 1981/1982. </w:t>
      </w:r>
      <w:proofErr w:type="spellStart"/>
      <w:r>
        <w:t>Bicksler</w:t>
      </w:r>
      <w:proofErr w:type="spellEnd"/>
      <w:r>
        <w:t xml:space="preserve">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e.g.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1EE968C9" w14:textId="77777777" w:rsidR="00571695" w:rsidRDefault="00571695" w:rsidP="00571695">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w:t>
      </w:r>
      <w:r>
        <w:lastRenderedPageBreak/>
        <w:t>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B65B1F2" w14:textId="77777777" w:rsidR="00571695" w:rsidRDefault="00571695" w:rsidP="00571695"/>
    <w:p w14:paraId="07688355" w14:textId="77777777" w:rsidR="00571695" w:rsidRDefault="00571695" w:rsidP="00571695">
      <w:pPr>
        <w:pStyle w:val="Heading3"/>
      </w:pPr>
      <w:r>
        <w:t>Liquidity</w:t>
      </w:r>
    </w:p>
    <w:p w14:paraId="4F831571" w14:textId="0A8A39DA"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BF22F0">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il Lynch and AIG Financial Products. They find that AAA dealers 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210A462E"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w:t>
      </w:r>
      <w:r>
        <w:lastRenderedPageBreak/>
        <w:t xml:space="preserve">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proofErr w:type="spellStart"/>
      <w:r w:rsidR="00BF22F0">
        <w:t>affetcs</w:t>
      </w:r>
      <w:proofErr w:type="spellEnd"/>
      <w:r>
        <w:t xml:space="preserve"> IRS price volatility. In addition, for GBP based contracts, the money supply is negatively associated with </w:t>
      </w:r>
      <w:r w:rsidR="00BF22F0">
        <w:t>I</w:t>
      </w:r>
      <w:r>
        <w:t xml:space="preserve">RS volatility. For USD based contracts, the volatility of industrial production and the slope of the yield curve also </w:t>
      </w:r>
      <w:r w:rsidR="00BF22F0">
        <w:t>affects</w:t>
      </w:r>
      <w:r>
        <w:t xml:space="preserve"> IRS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w:t>
      </w:r>
      <w:proofErr w:type="spellStart"/>
      <w:r>
        <w:t>Pernoud</w:t>
      </w:r>
      <w:proofErr w:type="spellEnd"/>
      <w:r>
        <w:t xml:space="preserve">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w:t>
      </w:r>
      <w:r>
        <w:lastRenderedPageBreak/>
        <w:t xml:space="preserve">risk averse. This type of models are explored by </w:t>
      </w:r>
      <w:proofErr w:type="spellStart"/>
      <w:r>
        <w:t>Kiyotaki</w:t>
      </w:r>
      <w:proofErr w:type="spellEnd"/>
      <w:r>
        <w:t xml:space="preserve">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xml:space="preserve">, </w:t>
      </w:r>
      <w:proofErr w:type="spellStart"/>
      <w:r>
        <w:t>Capponi</w:t>
      </w:r>
      <w:proofErr w:type="spellEnd"/>
      <w:r>
        <w:t xml:space="preserve">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1E9F8C35" w:rsidR="00571695" w:rsidRDefault="00571695" w:rsidP="00571695">
      <w:r>
        <w:t xml:space="preserve">Besides the network avenue, contagion can also occur through feedback loops and multiple equilibria. The classic Diamond and </w:t>
      </w:r>
      <w:proofErr w:type="spellStart"/>
      <w:r>
        <w:t>Dybvig</w:t>
      </w:r>
      <w:proofErr w:type="spellEnd"/>
      <w:r>
        <w:t xml:space="preserve">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 xml:space="preserve">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w:t>
      </w:r>
      <w:proofErr w:type="spellStart"/>
      <w:r>
        <w:t>Bebchuk</w:t>
      </w:r>
      <w:proofErr w:type="spellEnd"/>
      <w:r>
        <w:t xml:space="preserve">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w:t>
      </w:r>
      <w:proofErr w:type="spellStart"/>
      <w:r>
        <w:t>Brunnermeier</w:t>
      </w:r>
      <w:proofErr w:type="spellEnd"/>
      <w:r>
        <w:t xml:space="preserve">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w:t>
      </w:r>
      <w:proofErr w:type="spellStart"/>
      <w:r>
        <w:t>Rajan</w:t>
      </w:r>
      <w:proofErr w:type="spellEnd"/>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64AAEF14"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Per Pirrong, CCPs should clear liquid, standardized products, as illiquid products can pose substantial risks to the CCP. They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proofErr w:type="spellStart"/>
      <w:r>
        <w:t>Duffie</w:t>
      </w:r>
      <w:proofErr w:type="spellEnd"/>
      <w:r>
        <w:t xml:space="preserv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w:t>
      </w:r>
      <w:r>
        <w:lastRenderedPageBreak/>
        <w:t xml:space="preserve">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Pr="000816B7" w:rsidRDefault="00571695" w:rsidP="00571695">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50AA5C" w14:textId="634DC182" w:rsidR="00B13BAB" w:rsidRDefault="00B13BAB" w:rsidP="009C0453">
      <w:pPr>
        <w:pStyle w:val="Heading1"/>
        <w:numPr>
          <w:ilvl w:val="0"/>
          <w:numId w:val="33"/>
        </w:numPr>
      </w:pPr>
      <w:bookmarkStart w:id="4" w:name="_Ref157719057"/>
      <w:r w:rsidRPr="0027378C">
        <w:t>Theory</w:t>
      </w:r>
      <w:bookmarkEnd w:id="4"/>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5" w:name="_Ref154527935"/>
      <w:r>
        <w:t>W</w:t>
      </w:r>
      <w:r w:rsidR="0027378C">
        <w:t>ithout credit risks</w:t>
      </w:r>
      <w:bookmarkEnd w:id="5"/>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4D5CD96" w:rsidR="0034098A" w:rsidRDefault="0027378C" w:rsidP="002F4ED0">
      <w:r>
        <w:lastRenderedPageBreak/>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8AE67F0" w14:textId="31113D34"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C66CC2">
        <w:fldChar w:fldCharType="begin"/>
      </w:r>
      <w:r w:rsidR="00C66CC2">
        <w:instrText xml:space="preserve"> REF _Ref162817922 \h </w:instrText>
      </w:r>
      <w:r w:rsidR="00C66CC2">
        <w:fldChar w:fldCharType="separate"/>
      </w:r>
      <w:r w:rsidR="00C66CC2">
        <w:t xml:space="preserve">Figure </w:t>
      </w:r>
      <w:r w:rsidR="00C66CC2">
        <w:rPr>
          <w:noProof/>
        </w:rPr>
        <w:t>1</w:t>
      </w:r>
      <w:r w:rsidR="00C66CC2">
        <w:fldChar w:fldCharType="end"/>
      </w:r>
      <w:r>
        <w:t xml:space="preserve"> depicts a hypothetical network model of such a market.</w:t>
      </w:r>
    </w:p>
    <w:p w14:paraId="6D0280E6" w14:textId="33642162" w:rsidR="00C66CC2" w:rsidRDefault="00C66CC2" w:rsidP="00C66CC2">
      <w:pPr>
        <w:keepNext/>
        <w:jc w:val="center"/>
      </w:pPr>
      <w:r>
        <w:t>[Figure 2 about here]</w:t>
      </w:r>
    </w:p>
    <w:p w14:paraId="5E4A6229" w14:textId="530C9BA6" w:rsidR="0027378C" w:rsidRDefault="00C66CC2" w:rsidP="00C66CC2">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rPr>
          <w:noProof/>
        </w:rPr>
        <w:t xml:space="preserve"> M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lastRenderedPageBreak/>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77777777" w:rsidR="0027378C" w:rsidRDefault="0027378C" w:rsidP="0034098A">
      <w:pPr>
        <w:pStyle w:val="Heading3"/>
      </w:pPr>
      <w:r>
        <w:t>Central Clearing</w:t>
      </w:r>
    </w:p>
    <w:p w14:paraId="6FC9356A" w14:textId="48CA6DD5"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C66CC2">
        <w:t xml:space="preserve">Figure </w:t>
      </w:r>
      <w:r w:rsidR="00C66CC2">
        <w:rPr>
          <w:noProof/>
        </w:rPr>
        <w:t>3</w:t>
      </w:r>
      <w:r w:rsidR="00C66CC2">
        <w:fldChar w:fldCharType="end"/>
      </w:r>
      <w:r>
        <w:t xml:space="preserve"> visualizes a hypothetical market structure with mandated central clearing.</w:t>
      </w:r>
    </w:p>
    <w:p w14:paraId="03679E74" w14:textId="4215851F" w:rsidR="008640B2" w:rsidRDefault="00C66CC2" w:rsidP="008640B2">
      <w:pPr>
        <w:keepNext/>
        <w:jc w:val="center"/>
      </w:pPr>
      <w:r>
        <w:t>[Figure 3 about here]</w:t>
      </w:r>
    </w:p>
    <w:p w14:paraId="273E10AA" w14:textId="236169D2" w:rsidR="0027378C" w:rsidRDefault="008640B2" w:rsidP="008640B2">
      <w:pPr>
        <w:pStyle w:val="Caption"/>
        <w:jc w:val="center"/>
      </w:pPr>
      <w:bookmarkStart w:id="6" w:name="_Ref162817904"/>
      <w:r>
        <w:t xml:space="preserve">Figure </w:t>
      </w:r>
      <w:r>
        <w:fldChar w:fldCharType="begin"/>
      </w:r>
      <w:r>
        <w:instrText xml:space="preserve"> SEQ Figure \* ARABIC </w:instrText>
      </w:r>
      <w:r>
        <w:fldChar w:fldCharType="separate"/>
      </w:r>
      <w:r w:rsidR="00C66CC2">
        <w:rPr>
          <w:noProof/>
        </w:rPr>
        <w:t>3</w:t>
      </w:r>
      <w:r>
        <w:fldChar w:fldCharType="end"/>
      </w:r>
      <w:bookmarkEnd w:id="6"/>
      <w:r>
        <w:rPr>
          <w:noProof/>
        </w:rPr>
        <w:t xml:space="preserve"> Market with Central Clearing</w:t>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0C77AD2B"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w:t>
      </w:r>
      <w:r>
        <w:lastRenderedPageBreak/>
        <w:t xml:space="preserve">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3C18494F" w:rsidR="004F43A3" w:rsidRDefault="004F43A3" w:rsidP="00031822">
      <w:pPr>
        <w:rPr>
          <w:rFonts w:eastAsiaTheme="minorEastAsia"/>
        </w:rPr>
      </w:pPr>
      <w:r>
        <w:lastRenderedPageBreak/>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 xml:space="preserve">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w:t>
      </w:r>
      <w:r>
        <w:lastRenderedPageBreak/>
        <w:t>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7" w:name="_Ref157719088"/>
      <w:r>
        <w:t>Identification Strategy</w:t>
      </w:r>
      <w:bookmarkEnd w:id="7"/>
    </w:p>
    <w:p w14:paraId="0FBD61B0" w14:textId="129E3EB6" w:rsidR="00CD17A1" w:rsidRPr="00CD17A1" w:rsidRDefault="00CD17A1" w:rsidP="00AB12F9">
      <w:pPr>
        <w:pStyle w:val="Heading2"/>
      </w:pPr>
      <w:r>
        <w:t>Pricing</w:t>
      </w:r>
    </w:p>
    <w:p w14:paraId="23FD4740" w14:textId="0A0494C8"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373A0">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lastRenderedPageBreak/>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45575869"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DiD</w:t>
      </w:r>
      <w:r w:rsidR="0032163A">
        <w:t xml:space="preserve"> (described in the results section)</w:t>
      </w:r>
      <w:r>
        <w:t>.</w:t>
      </w:r>
    </w:p>
    <w:p w14:paraId="034557F9" w14:textId="201ECB63"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373A0">
        <w:t xml:space="preserve">Figure </w:t>
      </w:r>
      <w:r w:rsidR="009373A0">
        <w:rPr>
          <w:noProof/>
        </w:rPr>
        <w:t>2</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7EF43508" w14:textId="2EF574D1" w:rsidR="000D2256" w:rsidRDefault="000D2256" w:rsidP="000D2256">
      <w:r>
        <w:t xml:space="preserve">To identify the central clearing mandate's impact on liquidity in the IR swaps market, I examine bid-ask spreads as indicators of market liquidity, comparing spreads for the CAD-denominated swaps vs. the USD-denominated swaps before and after the mandate. I collect end-of-day bid, ask, </w:t>
      </w:r>
      <w:r>
        <w:lastRenderedPageBreak/>
        <w:t>and mid-quote data for 2-year, 5-year, and 10-year interest rate swaps for the ten trading days immediately preceding and following the three regulatory phases: Phase 1 starting on March 11, Phase 2 on June 10, and Phase 3 on September 9. The liquidity metric I employ—the bid-ask spread as a percentage of the mid-quote—serves to standardize the measure of liquidity across various price levels and tenors of contracts. I employ a difference-in-difference (</w:t>
      </w:r>
      <w:proofErr w:type="spellStart"/>
      <w:r>
        <w:t>DiD</w:t>
      </w:r>
      <w:proofErr w:type="spellEnd"/>
      <w:r>
        <w:t>) approach to identify the mandate's effect on liquidity.</w:t>
      </w:r>
    </w:p>
    <w:p w14:paraId="2883F7A0" w14:textId="647646F0" w:rsidR="000D2256" w:rsidRDefault="006A6918" w:rsidP="005B2B99">
      <w:r>
        <w:t>L</w:t>
      </w:r>
      <w:r w:rsidR="000D2256">
        <w:t>iquidity of is modeled as follows:</w:t>
      </w:r>
    </w:p>
    <w:p w14:paraId="70D759B3" w14:textId="04168DD3" w:rsidR="000D2256" w:rsidRDefault="00000000" w:rsidP="005B2B99">
      <m:oMathPara>
        <m:oMath>
          <m:sSub>
            <m:sSubPr>
              <m:ctrlPr>
                <w:rPr>
                  <w:rFonts w:ascii="Cambria Math" w:hAnsi="Cambria Math"/>
                </w:rPr>
              </m:ctrlPr>
            </m:sSubPr>
            <m:e>
              <m:r>
                <m:rPr>
                  <m:sty m:val="p"/>
                </m:rPr>
                <w:rPr>
                  <w:rFonts w:ascii="Cambria Math" w:hAnsi="Cambria Math"/>
                </w:rPr>
                <m:t>Liquidity</m:t>
              </m:r>
            </m:e>
            <m:sub>
              <m:r>
                <m:rPr>
                  <m:sty m:val="p"/>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r>
            <m:rPr>
              <m:sty m:val="p"/>
            </m:rPr>
            <w:rPr>
              <w:rFonts w:ascii="Cambria Math" w:hAnsi="Cambria Math"/>
            </w:rPr>
            <m:t>+δ⋅</m:t>
          </m:r>
          <m:d>
            <m:dPr>
              <m:ctrlPr>
                <w:rPr>
                  <w:rFonts w:ascii="Cambria Math" w:hAnsi="Cambria Math"/>
                </w:rPr>
              </m:ctrlPr>
            </m:dPr>
            <m:e>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m:rPr>
                  <m:sty m:val="p"/>
                </m:rPr>
                <w:rPr>
                  <w:rFonts w:ascii="Cambria Math" w:hAnsi="Cambria Math"/>
                </w:rPr>
                <m:t>it</m:t>
              </m:r>
            </m:sub>
          </m:sSub>
        </m:oMath>
      </m:oMathPara>
    </w:p>
    <w:p w14:paraId="45B3191F" w14:textId="0BC663A5" w:rsidR="000D2256" w:rsidRDefault="005B2B99" w:rsidP="000D2256">
      <w:r>
        <w:t xml:space="preserve">where: </w:t>
      </w:r>
      <m:oMath>
        <m:r>
          <w:rPr>
            <w:rFonts w:ascii="Cambria Math" w:hAnsi="Cambria Math"/>
          </w:rPr>
          <m:t>Liquidit</m:t>
        </m:r>
        <m:sSub>
          <m:sSubPr>
            <m:ctrlPr>
              <w:rPr>
                <w:rFonts w:ascii="Cambria Math" w:hAnsi="Cambria Math"/>
                <w:i/>
              </w:rPr>
            </m:ctrlPr>
          </m:sSubPr>
          <m:e>
            <m:r>
              <w:rPr>
                <w:rFonts w:ascii="Cambria Math" w:hAnsi="Cambria Math"/>
              </w:rPr>
              <m:t>y</m:t>
            </m:r>
          </m:e>
          <m:sub>
            <m:r>
              <w:rPr>
                <w:rFonts w:ascii="Cambria Math" w:hAnsi="Cambria Math"/>
              </w:rPr>
              <m:t>i,t</m:t>
            </m:r>
          </m:sub>
        </m:sSub>
      </m:oMath>
      <w:r w:rsidR="000D2256">
        <w:t xml:space="preserve">​ is the liquidity measure for contract </w:t>
      </w:r>
      <m:oMath>
        <m:r>
          <w:rPr>
            <w:rFonts w:ascii="Cambria Math" w:hAnsi="Cambria Math"/>
          </w:rPr>
          <m:t>i</m:t>
        </m:r>
      </m:oMath>
      <w:r w:rsidR="000D2256">
        <w:t xml:space="preserve"> at time </w:t>
      </w:r>
      <m:oMath>
        <m:r>
          <w:rPr>
            <w:rFonts w:ascii="Cambria Math" w:hAnsi="Cambria Math"/>
          </w:rPr>
          <m:t>t</m:t>
        </m:r>
      </m:oMath>
      <w:r w:rsidR="000D2256">
        <w:t xml:space="preserve">, </w:t>
      </w:r>
      <m:oMath>
        <m:r>
          <w:rPr>
            <w:rFonts w:ascii="Cambria Math" w:hAnsi="Cambria Math"/>
          </w:rPr>
          <m:t>Cur</m:t>
        </m:r>
        <m:sSub>
          <m:sSubPr>
            <m:ctrlPr>
              <w:rPr>
                <w:rFonts w:ascii="Cambria Math" w:hAnsi="Cambria Math"/>
                <w:i/>
              </w:rPr>
            </m:ctrlPr>
          </m:sSubPr>
          <m:e>
            <m:r>
              <w:rPr>
                <w:rFonts w:ascii="Cambria Math" w:hAnsi="Cambria Math"/>
              </w:rPr>
              <m:t>r</m:t>
            </m:r>
          </m:e>
          <m:sub>
            <m:r>
              <w:rPr>
                <w:rFonts w:ascii="Cambria Math" w:hAnsi="Cambria Math"/>
              </w:rPr>
              <m:t>i</m:t>
            </m:r>
          </m:sub>
        </m:sSub>
      </m:oMath>
      <w:r w:rsidR="000D2256">
        <w:t xml:space="preserve">​ </w:t>
      </w:r>
      <w:r>
        <w:t>indicates</w:t>
      </w:r>
      <w:r w:rsidR="000D2256">
        <w:t xml:space="preserve"> if the contract is within the treatment group (if currency is USD), and </w:t>
      </w:r>
      <m:oMath>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oMath>
      <w:r w:rsidR="000D2256">
        <w:t xml:space="preserve">​ </w:t>
      </w:r>
      <w:r>
        <w:t>indicates</w:t>
      </w:r>
      <w:r w:rsidR="000D2256">
        <w:t xml:space="preserve"> the post-regulation timeframe. The coefficient </w:t>
      </w:r>
      <m:oMath>
        <m:r>
          <w:rPr>
            <w:rFonts w:ascii="Cambria Math" w:hAnsi="Cambria Math"/>
          </w:rPr>
          <m:t>δ</m:t>
        </m:r>
      </m:oMath>
      <w:r w:rsidR="000D2256">
        <w:t xml:space="preserve"> is the parameter of interest, providing the estimated impact of the regulatory change on liquidity.</w:t>
      </w:r>
    </w:p>
    <w:p w14:paraId="1A3EAAFC" w14:textId="7D4FF191" w:rsidR="005B2B99" w:rsidRDefault="000D2256" w:rsidP="005B2B99">
      <w:r>
        <w:t>To ensure the credibility of my approach, I validate the parallel trends assumption by examining pre-treatment liquidity trends in both the treatment and control groups graphically.</w:t>
      </w:r>
      <w:r w:rsidR="005B2B99">
        <w:t xml:space="preserve"> </w:t>
      </w:r>
      <w:r>
        <w:t xml:space="preserve">I conduct various robustness checks, including altering the observation windows </w:t>
      </w:r>
      <w:r w:rsidR="005B2B99">
        <w:t xml:space="preserve">(applying the </w:t>
      </w:r>
      <w:proofErr w:type="spellStart"/>
      <w:r w:rsidR="005B2B99">
        <w:t>DiD</w:t>
      </w:r>
      <w:proofErr w:type="spellEnd"/>
      <w:r w:rsidR="005B2B99">
        <w:t xml:space="preserve"> methodology to periods when no regulatory change occurred) </w:t>
      </w:r>
      <w:r>
        <w:t>and employing alternative control groups.</w:t>
      </w:r>
    </w:p>
    <w:p w14:paraId="6BB52863" w14:textId="760D00C0" w:rsidR="005A5A35" w:rsidRDefault="005A5A35" w:rsidP="00AB12F9">
      <w:pPr>
        <w:pStyle w:val="Heading2"/>
      </w:pPr>
      <w:r>
        <w:t>Volatility</w:t>
      </w:r>
    </w:p>
    <w:p w14:paraId="5362A515" w14:textId="48EF44D1" w:rsidR="001234EE" w:rsidRDefault="00F05299" w:rsidP="001234EE">
      <w:r>
        <w:t>As is common practice in literature, I use the realized volatility as my measure of volatility.</w:t>
      </w:r>
      <w:r w:rsidR="00A04EBB">
        <w:t xml:space="preserve"> </w:t>
      </w:r>
      <w:r w:rsidR="003439E1">
        <w:t xml:space="preserve">Define the return between period </w:t>
      </w:r>
      <m:oMath>
        <m:r>
          <w:rPr>
            <w:rFonts w:ascii="Cambria Math" w:hAnsi="Cambria Math"/>
          </w:rPr>
          <m:t>[t-1, t]</m:t>
        </m:r>
      </m:oMath>
      <w:r w:rsidR="003439E1">
        <w:t xml:space="preserve"> as</w:t>
      </w:r>
      <w:r w:rsidR="00A04EBB">
        <w:t>:</w:t>
      </w:r>
    </w:p>
    <w:p w14:paraId="5A12F79D" w14:textId="4C0414F3" w:rsidR="00A04EBB" w:rsidRPr="00A04EBB" w:rsidRDefault="00000000" w:rsidP="001234EE">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p w14:paraId="54C6E07C" w14:textId="59201941" w:rsidR="00A04EBB" w:rsidRDefault="00A04EBB" w:rsidP="001234EE">
      <w:r>
        <w:t xml:space="preserve">The </w:t>
      </w:r>
      <w:r w:rsidR="003439E1">
        <w:t>realized volatility of the return is then:</w:t>
      </w:r>
    </w:p>
    <w:p w14:paraId="4B50C211" w14:textId="5190F617" w:rsidR="003439E1" w:rsidRPr="003439E1" w:rsidRDefault="003439E1" w:rsidP="001234EE">
      <m:oMathPara>
        <m:oMath>
          <m:r>
            <w:rPr>
              <w:rFonts w:ascii="Cambria Math" w:hAnsi="Cambria Math"/>
            </w:rPr>
            <m:t>RV=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p w14:paraId="29989C0B" w14:textId="294C6FE2" w:rsidR="003439E1" w:rsidRDefault="003439E1" w:rsidP="001234EE">
      <w:r>
        <w:t>For each trading day, I select contracts with “whole number tenor years” between 1 and 10 years, as well as 15 and 30 year</w:t>
      </w:r>
      <w:r w:rsidR="00A669F6">
        <w:t>s</w:t>
      </w:r>
      <w:r>
        <w:t xml:space="preserve">. For Canadian contracts, these are the most </w:t>
      </w:r>
      <w:r w:rsidR="00A669F6">
        <w:t xml:space="preserve">liquid contracts (I exclude contracts that are “partial year”, such as 18-month [1.5Y] and 30-month contracts [2.5Y]). Since calculating volatility in each period requires several observations (it is essentially the standard deviation of returns), thinly traded Canadian contracts present a challenge in calculating the RV </w:t>
      </w:r>
      <w:r w:rsidR="00A669F6">
        <w:lastRenderedPageBreak/>
        <w:t>measure. However, the contracts selected represent 90% of the Canadian IRS market and there are enough observations on most days to calculate the RV measure.</w:t>
      </w:r>
    </w:p>
    <w:p w14:paraId="5EBC1127" w14:textId="406F9AED" w:rsidR="00A669F6" w:rsidRDefault="00A669F6" w:rsidP="001234EE">
      <w:r>
        <w:t xml:space="preserve">I group contracts by currency, </w:t>
      </w:r>
      <w:r w:rsidR="00FF16CD">
        <w:t>tenor,</w:t>
      </w:r>
      <w:r>
        <w:t xml:space="preserve"> and trading day (I exclude the Memorial Day and Labor Day holidays as too few contracts are traded</w:t>
      </w:r>
      <w:r w:rsidR="00FF16CD">
        <w:t xml:space="preserve"> on those days to calculate RV). Ideally, I would have 24 observations (one for each currency, for each tenor between 1 and 10 years, 15 years, and 30 years) for each trading day and 58 trading days. However, on some trading days, no Canadian contract of a particular tenor is traded, so the RV cannot be calculated for that day. I ultimately end up with 745 observations in my data set.</w:t>
      </w:r>
    </w:p>
    <w:p w14:paraId="4E267B12" w14:textId="0ABA692F" w:rsidR="00FF16CD" w:rsidRDefault="00FF16CD" w:rsidP="001234EE">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p w14:paraId="0553F68F" w14:textId="6A655B8B" w:rsidR="00FF16CD" w:rsidRPr="00FF16CD" w:rsidRDefault="00FF16CD" w:rsidP="001234EE">
      <m:oMathPara>
        <m:oMath>
          <m:r>
            <w:rPr>
              <w:rFonts w:ascii="Cambria Math" w:hAnsi="Cambria Math"/>
            </w:rPr>
            <m:t>RV=</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Grp+</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d+</m:t>
          </m:r>
          <m:sSub>
            <m:sSubPr>
              <m:ctrlPr>
                <w:rPr>
                  <w:rFonts w:ascii="Cambria Math" w:hAnsi="Cambria Math"/>
                  <w:i/>
                </w:rPr>
              </m:ctrlPr>
            </m:sSubPr>
            <m:e>
              <m:r>
                <w:rPr>
                  <w:rFonts w:ascii="Cambria Math" w:hAnsi="Cambria Math"/>
                </w:rPr>
                <m:t>β</m:t>
              </m:r>
            </m:e>
            <m:sub>
              <m:r>
                <w:rPr>
                  <w:rFonts w:ascii="Cambria Math" w:hAnsi="Cambria Math"/>
                </w:rPr>
                <m:t>3</m:t>
              </m:r>
            </m:sub>
          </m:sSub>
          <m:d>
            <m:dPr>
              <m:ctrlPr>
                <w:rPr>
                  <w:rFonts w:ascii="Cambria Math" w:hAnsi="Cambria Math"/>
                  <w:i/>
                </w:rPr>
              </m:ctrlPr>
            </m:dPr>
            <m:e>
              <m:r>
                <w:rPr>
                  <w:rFonts w:ascii="Cambria Math" w:hAnsi="Cambria Math"/>
                </w:rPr>
                <m:t>Grp*Period</m:t>
              </m:r>
            </m:e>
          </m:d>
          <m:r>
            <w:rPr>
              <w:rFonts w:ascii="Cambria Math" w:hAnsi="Cambria Math"/>
            </w:rPr>
            <m:t>+ϵ</m:t>
          </m:r>
        </m:oMath>
      </m:oMathPara>
    </w:p>
    <w:p w14:paraId="3CD475E6" w14:textId="4045CCA3" w:rsidR="00FF16CD" w:rsidRPr="00F05299" w:rsidRDefault="00FF16CD" w:rsidP="001234EE">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the interaction between group and pre/post-treatment period) is the parameter of interest.</w:t>
      </w:r>
    </w:p>
    <w:p w14:paraId="517154C7" w14:textId="4EC87616" w:rsidR="00A96B98" w:rsidRDefault="00A96B98" w:rsidP="009C0453">
      <w:pPr>
        <w:pStyle w:val="Heading1"/>
        <w:numPr>
          <w:ilvl w:val="0"/>
          <w:numId w:val="33"/>
        </w:numPr>
      </w:pPr>
      <w:bookmarkStart w:id="8" w:name="_Ref157719326"/>
      <w:r>
        <w:t>Data</w:t>
      </w:r>
      <w:bookmarkEnd w:id="8"/>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w:t>
      </w:r>
      <w:r w:rsidR="005356E2" w:rsidRPr="0004387C">
        <w:lastRenderedPageBreak/>
        <w:t xml:space="preserve">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0268F8E3"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373A0">
        <w:t xml:space="preserve">Table </w:t>
      </w:r>
      <w:r w:rsidR="009373A0">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w:t>
      </w:r>
      <w:r w:rsidR="00531890">
        <w:lastRenderedPageBreak/>
        <w:t xml:space="preserve">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6F4663F7"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actually be classified as </w:t>
      </w:r>
      <w:proofErr w:type="gramStart"/>
      <w:r w:rsidR="009373A0">
        <w:t>a</w:t>
      </w:r>
      <w:proofErr w:type="gramEnd"/>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373A0" w:rsidRPr="0004387C">
        <w:rPr>
          <w:color w:val="000000" w:themeColor="text1"/>
        </w:rPr>
        <w:t xml:space="preserve">Table </w:t>
      </w:r>
      <w:r w:rsidR="009373A0">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13BA737" w:rsidR="005F746F" w:rsidRDefault="005F746F" w:rsidP="00031822">
      <w:r>
        <w:fldChar w:fldCharType="begin"/>
      </w:r>
      <w:r>
        <w:instrText xml:space="preserve"> REF _Ref160966456 \h </w:instrText>
      </w:r>
      <w:r>
        <w:fldChar w:fldCharType="separate"/>
      </w:r>
      <w:r>
        <w:t xml:space="preserve">Table </w:t>
      </w:r>
      <w:r>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124731DE" w14:textId="3F608438" w:rsidR="00AE2A76" w:rsidRDefault="00AA454A" w:rsidP="00640DD5">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w:t>
      </w:r>
      <w:r w:rsidR="00841768">
        <w:lastRenderedPageBreak/>
        <w:t xml:space="preserve">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4E60527" w14:textId="77777777" w:rsidR="008F2992" w:rsidRDefault="008F2992" w:rsidP="008F2992"/>
    <w:p w14:paraId="451E3332" w14:textId="10C05760" w:rsidR="00180890" w:rsidRDefault="00180890" w:rsidP="00C66CC2">
      <w:pPr>
        <w:pStyle w:val="Caption"/>
        <w:jc w:val="center"/>
      </w:pPr>
      <w:bookmarkStart w:id="9" w:name="_Ref160808244"/>
      <w:r>
        <w:t xml:space="preserve">Table </w:t>
      </w:r>
      <w:r>
        <w:fldChar w:fldCharType="begin"/>
      </w:r>
      <w:r>
        <w:instrText xml:space="preserve"> SEQ Table \* ARABIC </w:instrText>
      </w:r>
      <w:r>
        <w:fldChar w:fldCharType="separate"/>
      </w:r>
      <w:r w:rsidR="008D236B">
        <w:rPr>
          <w:noProof/>
        </w:rPr>
        <w:t>3</w:t>
      </w:r>
      <w:r>
        <w:fldChar w:fldCharType="end"/>
      </w:r>
      <w:bookmarkEnd w:id="9"/>
      <w:r>
        <w:t>:</w:t>
      </w:r>
      <w:r>
        <w:rPr>
          <w:noProof/>
        </w:rPr>
        <w:t xml:space="preserve"> Sample data for USD and CAD yield curves</w:t>
      </w:r>
    </w:p>
    <w:p w14:paraId="13A00C6F" w14:textId="0CB73517" w:rsidR="00180890" w:rsidRDefault="00C66CC2" w:rsidP="00C66CC2">
      <w:pPr>
        <w:spacing w:line="240" w:lineRule="auto"/>
        <w:ind w:firstLine="0"/>
        <w:jc w:val="center"/>
      </w:pPr>
      <w:r>
        <w:t>[Table 3 about here]</w:t>
      </w:r>
    </w:p>
    <w:p w14:paraId="64B9E88B" w14:textId="0F42DC15" w:rsidR="00AE2A76" w:rsidRPr="0004387C" w:rsidRDefault="00AE2A76" w:rsidP="00640DD5">
      <w:pPr>
        <w:spacing w:line="240" w:lineRule="auto"/>
        <w:ind w:firstLine="0"/>
        <w:jc w:val="left"/>
      </w:pPr>
    </w:p>
    <w:p w14:paraId="648FED74" w14:textId="45AA268D" w:rsidR="008A79F1" w:rsidRDefault="008A79F1" w:rsidP="00031822">
      <w:pPr>
        <w:pStyle w:val="Caption"/>
        <w:keepNext/>
        <w:jc w:val="center"/>
        <w:rPr>
          <w:noProof/>
          <w:color w:val="000000" w:themeColor="text1"/>
        </w:rPr>
      </w:pPr>
      <w:bookmarkStart w:id="10"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8D236B">
        <w:rPr>
          <w:noProof/>
          <w:color w:val="000000" w:themeColor="text1"/>
        </w:rPr>
        <w:t>4</w:t>
      </w:r>
      <w:r w:rsidRPr="0004387C">
        <w:rPr>
          <w:noProof/>
          <w:color w:val="000000" w:themeColor="text1"/>
        </w:rPr>
        <w:fldChar w:fldCharType="end"/>
      </w:r>
      <w:bookmarkEnd w:id="10"/>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3E325975" w14:textId="312C4558" w:rsidR="005F746F" w:rsidRDefault="00C66CC2" w:rsidP="00C66CC2">
      <w:pPr>
        <w:spacing w:line="240" w:lineRule="auto"/>
        <w:ind w:firstLine="0"/>
        <w:jc w:val="center"/>
        <w:rPr>
          <w:color w:val="000000" w:themeColor="text1"/>
        </w:rPr>
      </w:pPr>
      <w:r>
        <w:rPr>
          <w:color w:val="000000" w:themeColor="text1"/>
        </w:rPr>
        <w:t>[Table 4 about here]</w:t>
      </w:r>
    </w:p>
    <w:p w14:paraId="12E19475" w14:textId="77777777" w:rsidR="00C66CC2" w:rsidRDefault="00C66CC2">
      <w:pPr>
        <w:spacing w:line="240" w:lineRule="auto"/>
        <w:ind w:firstLine="0"/>
        <w:jc w:val="left"/>
        <w:rPr>
          <w:color w:val="000000" w:themeColor="text1"/>
        </w:rPr>
      </w:pPr>
    </w:p>
    <w:p w14:paraId="21783889" w14:textId="2A3D9160" w:rsidR="005F746F" w:rsidRDefault="005F746F" w:rsidP="00C66CC2">
      <w:pPr>
        <w:pStyle w:val="Caption"/>
        <w:keepNext/>
        <w:jc w:val="center"/>
      </w:pPr>
      <w:bookmarkStart w:id="11" w:name="_Ref160966456"/>
      <w:r>
        <w:t xml:space="preserve">Table </w:t>
      </w:r>
      <w:r>
        <w:fldChar w:fldCharType="begin"/>
      </w:r>
      <w:r>
        <w:instrText xml:space="preserve"> SEQ Table \* ARABIC </w:instrText>
      </w:r>
      <w:r>
        <w:fldChar w:fldCharType="separate"/>
      </w:r>
      <w:r w:rsidR="008D236B">
        <w:rPr>
          <w:noProof/>
        </w:rPr>
        <w:t>5</w:t>
      </w:r>
      <w:r>
        <w:fldChar w:fldCharType="end"/>
      </w:r>
      <w:bookmarkEnd w:id="11"/>
      <w:r>
        <w:rPr>
          <w:noProof/>
        </w:rPr>
        <w:t xml:space="preserve"> Selected characteristics of control variables</w:t>
      </w:r>
    </w:p>
    <w:p w14:paraId="2ABE662F" w14:textId="562E81A4" w:rsidR="008335A2" w:rsidRDefault="00C66CC2" w:rsidP="00C66CC2">
      <w:pPr>
        <w:ind w:firstLine="0"/>
        <w:jc w:val="center"/>
        <w:rPr>
          <w:color w:val="000000" w:themeColor="text1"/>
        </w:rPr>
      </w:pPr>
      <w:r>
        <w:rPr>
          <w:color w:val="000000" w:themeColor="text1"/>
        </w:rPr>
        <w:t>[Table 5 about here]</w:t>
      </w:r>
    </w:p>
    <w:p w14:paraId="0AF87036" w14:textId="4632ABA3" w:rsidR="00C66CC2" w:rsidRDefault="00C66CC2" w:rsidP="00C66CC2">
      <w:pPr>
        <w:spacing w:line="240" w:lineRule="auto"/>
        <w:ind w:firstLine="0"/>
        <w:jc w:val="left"/>
        <w:rPr>
          <w:color w:val="000000" w:themeColor="text1"/>
        </w:rPr>
      </w:pPr>
    </w:p>
    <w:p w14:paraId="3C87E4A9" w14:textId="2DF31044" w:rsidR="00A96B98" w:rsidRPr="0004387C" w:rsidRDefault="00A96B98" w:rsidP="009C0453">
      <w:pPr>
        <w:pStyle w:val="Heading1"/>
        <w:numPr>
          <w:ilvl w:val="0"/>
          <w:numId w:val="33"/>
        </w:numPr>
      </w:pPr>
      <w:bookmarkStart w:id="12" w:name="_Ref157719497"/>
      <w:r w:rsidRPr="00D024F1">
        <w:t>Results</w:t>
      </w:r>
      <w:bookmarkEnd w:id="12"/>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5920A8FA" w:rsidR="00A03CBF" w:rsidRDefault="00A03CBF" w:rsidP="00031822">
      <w:r>
        <w:fldChar w:fldCharType="begin"/>
      </w:r>
      <w:r>
        <w:instrText xml:space="preserve"> REF _Ref149507984 \h </w:instrText>
      </w:r>
      <w:r w:rsidR="00031822">
        <w:instrText xml:space="preserve"> \* MERGEFORMAT </w:instrText>
      </w:r>
      <w:r>
        <w:fldChar w:fldCharType="separate"/>
      </w:r>
      <w:r w:rsidR="00655B55">
        <w:t xml:space="preserve">Table </w:t>
      </w:r>
      <w:r w:rsidR="00655B55">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6DFF7964" w:rsidR="00FE7E8B" w:rsidRDefault="00531890" w:rsidP="00FE7E8B">
      <w:r>
        <w:lastRenderedPageBreak/>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r w:rsidR="00640DD5">
        <w:t xml:space="preserve">. Although statistically significant, the magnitude of the effects </w:t>
      </w:r>
      <w:proofErr w:type="gramStart"/>
      <w:r w:rsidR="00640DD5">
        <w:t>are</w:t>
      </w:r>
      <w:proofErr w:type="gramEnd"/>
      <w:r w:rsidR="00640DD5">
        <w:t xml:space="preserve"> small, ranging from 0.03 to 3 bps.</w:t>
      </w:r>
    </w:p>
    <w:p w14:paraId="1F049E33" w14:textId="5592BF4D" w:rsidR="007C0BF5" w:rsidRDefault="004050F2" w:rsidP="00031822">
      <w:r>
        <w:fldChar w:fldCharType="begin"/>
      </w:r>
      <w:r>
        <w:instrText xml:space="preserve"> REF _Ref149509644 \h </w:instrText>
      </w:r>
      <w:r w:rsidR="00031822">
        <w:instrText xml:space="preserve"> \* MERGEFORMAT </w:instrText>
      </w:r>
      <w:r>
        <w:fldChar w:fldCharType="separate"/>
      </w:r>
      <w:r w:rsidR="00B30913">
        <w:t xml:space="preserve">Table </w:t>
      </w:r>
      <w:r w:rsidR="00B30913">
        <w:rPr>
          <w:noProof/>
        </w:rPr>
        <w:t>7</w:t>
      </w:r>
      <w:r>
        <w:fldChar w:fldCharType="end"/>
      </w:r>
      <w:r>
        <w:t xml:space="preserve"> shows the result of running the simple model on each phase of the data separately. In phase 1, there is no effect of the clearing mandate on the premium. </w:t>
      </w:r>
      <w:r w:rsidR="00640DD5">
        <w:t xml:space="preserve">As noted previously, </w:t>
      </w:r>
      <w:r w:rsidR="00042905">
        <w:t xml:space="preserve">in </w:t>
      </w:r>
      <w:r w:rsidR="00640DD5">
        <w:t>phase 1</w:t>
      </w:r>
      <w:r w:rsidR="00042905">
        <w:t>, the clearing mandate</w:t>
      </w:r>
      <w:r w:rsidR="00640DD5">
        <w:t xml:space="preserve"> only applied to a limited set of market participants (dealers, major swaps participants and active funds). Although the volume of contracts that were cleared increased after the </w:t>
      </w:r>
      <w:r w:rsidR="00042905">
        <w:t>phase 1</w:t>
      </w:r>
      <w:r w:rsidR="00640DD5">
        <w:t xml:space="preserve">, perceptions of </w:t>
      </w:r>
      <w:r w:rsidR="00042905">
        <w:t>counterparty risk apparently did not, likely due to the limited number of participants who were affected. In phase 2 and phase 3, a larger set of market participants fell under the mandate, and the premium increased, as would be expected if clearing diminished counterparty risk.</w:t>
      </w:r>
    </w:p>
    <w:p w14:paraId="2BED27C1" w14:textId="04CE233E" w:rsidR="008D236B" w:rsidRDefault="008D236B" w:rsidP="00042905">
      <w:r>
        <w:fldChar w:fldCharType="begin"/>
      </w:r>
      <w:r>
        <w:instrText xml:space="preserve"> REF _Ref161098891 \h </w:instrText>
      </w:r>
      <w:r>
        <w:fldChar w:fldCharType="separate"/>
      </w:r>
      <w:r>
        <w:t xml:space="preserve">Table </w:t>
      </w:r>
      <w:r>
        <w:rPr>
          <w:noProof/>
        </w:rPr>
        <w:t>8</w:t>
      </w:r>
      <w:r>
        <w:fldChar w:fldCharType="end"/>
      </w:r>
      <w:r>
        <w:t xml:space="preserve"> shows </w:t>
      </w:r>
      <w:r w:rsidR="00B36827">
        <w:t>the results from a placebo difference-in-differences regression. I pick the 20 trading days before the periods studied above (60 trading days in total across three phases). I create a “placebo” difference-in-differences</w:t>
      </w:r>
      <w:r w:rsidR="00042905">
        <w:t>,</w:t>
      </w:r>
      <w:r w:rsidR="00B36827">
        <w:t xml:space="preserve"> as if there was a transition </w:t>
      </w:r>
      <w:r w:rsidR="00042905">
        <w:t xml:space="preserve">to clearing mandate on </w:t>
      </w:r>
      <w:r w:rsidR="00B36827">
        <w:t xml:space="preserve">Feb 11, May </w:t>
      </w:r>
      <w:proofErr w:type="gramStart"/>
      <w:r w:rsidR="00B36827">
        <w:t>13</w:t>
      </w:r>
      <w:proofErr w:type="gramEnd"/>
      <w:r w:rsidR="00B36827">
        <w:t xml:space="preserve"> and </w:t>
      </w:r>
      <w:r w:rsidR="00700AF9">
        <w:t xml:space="preserve">Aug 12. </w:t>
      </w:r>
      <w:r w:rsidR="00042905">
        <w:t>T</w:t>
      </w:r>
      <w:r w:rsidR="00700AF9">
        <w:t xml:space="preserve">he results do not show any effect from this placebo DiD, further strengthening our belief that the increase in premia seen in the actual </w:t>
      </w:r>
      <w:proofErr w:type="spellStart"/>
      <w:r w:rsidR="00700AF9">
        <w:t>DiD</w:t>
      </w:r>
      <w:proofErr w:type="spellEnd"/>
      <w:r w:rsidR="00700AF9">
        <w:t xml:space="preserve"> is real.</w:t>
      </w:r>
    </w:p>
    <w:p w14:paraId="1562322B" w14:textId="3737C598" w:rsidR="005B5046" w:rsidRDefault="00042905" w:rsidP="004B2BEF">
      <w:r>
        <w:t xml:space="preserve">Table __ shows the results </w:t>
      </w:r>
      <w:r w:rsidR="004B2BEF">
        <w:t xml:space="preserve">of analyzing an alternative currency pair.  GBP-denominated contracts fell under the clearing mandate while CHF-denominated contracts did not. </w:t>
      </w:r>
      <w:proofErr w:type="gramStart"/>
      <w:r w:rsidR="004B2BEF">
        <w:t>Similar to</w:t>
      </w:r>
      <w:proofErr w:type="gramEnd"/>
      <w:r w:rsidR="004B2BEF">
        <w:t xml:space="preserve"> the USD-CAD comparison, GBP contracts show a ~7-8 bps rise in premia following the passage of the mandate.</w:t>
      </w:r>
    </w:p>
    <w:p w14:paraId="730BD612" w14:textId="07A9B23E" w:rsidR="005B5046" w:rsidRDefault="005B5046" w:rsidP="00B002D8">
      <w:pPr>
        <w:pStyle w:val="Caption"/>
        <w:keepNext/>
      </w:pPr>
      <w:bookmarkStart w:id="13" w:name="_Ref160963634"/>
      <w:r>
        <w:lastRenderedPageBreak/>
        <w:t xml:space="preserve">Figure </w:t>
      </w:r>
      <w:r>
        <w:fldChar w:fldCharType="begin"/>
      </w:r>
      <w:r>
        <w:instrText xml:space="preserve"> SEQ Figure \* ARABIC </w:instrText>
      </w:r>
      <w:r>
        <w:fldChar w:fldCharType="separate"/>
      </w:r>
      <w:r w:rsidR="00C66CC2">
        <w:rPr>
          <w:noProof/>
        </w:rPr>
        <w:t>4</w:t>
      </w:r>
      <w:r>
        <w:fldChar w:fldCharType="end"/>
      </w:r>
      <w:bookmarkEnd w:id="13"/>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p w14:paraId="78DCF7EC" w14:textId="698BAEE8" w:rsidR="00B002D8" w:rsidRPr="00B002D8" w:rsidRDefault="00B002D8" w:rsidP="00B002D8">
      <w:pPr>
        <w:jc w:val="center"/>
      </w:pPr>
      <w:r>
        <w:t>[Figure 4 about here]</w:t>
      </w:r>
    </w:p>
    <w:p w14:paraId="283A7C55" w14:textId="77777777" w:rsidR="005B5046" w:rsidRDefault="005B5046" w:rsidP="004B2BEF">
      <w:pPr>
        <w:ind w:firstLine="0"/>
      </w:pPr>
    </w:p>
    <w:p w14:paraId="0DECA66E" w14:textId="14A133EB" w:rsidR="00A03CBF" w:rsidRDefault="00A03CBF" w:rsidP="00C66CC2">
      <w:pPr>
        <w:pStyle w:val="Caption"/>
        <w:keepNext/>
        <w:jc w:val="center"/>
      </w:pPr>
      <w:bookmarkStart w:id="14" w:name="_Ref149507984"/>
      <w:r>
        <w:t xml:space="preserve">Table </w:t>
      </w:r>
      <w:r>
        <w:fldChar w:fldCharType="begin"/>
      </w:r>
      <w:r>
        <w:instrText xml:space="preserve"> SEQ Table \* ARABIC </w:instrText>
      </w:r>
      <w:r>
        <w:fldChar w:fldCharType="separate"/>
      </w:r>
      <w:r w:rsidR="008D236B">
        <w:rPr>
          <w:noProof/>
        </w:rPr>
        <w:t>6</w:t>
      </w:r>
      <w:r>
        <w:rPr>
          <w:noProof/>
        </w:rPr>
        <w:fldChar w:fldCharType="end"/>
      </w:r>
      <w:bookmarkEnd w:id="14"/>
      <w:r>
        <w:rPr>
          <w:noProof/>
        </w:rPr>
        <w:t xml:space="preserve"> Difference-in-Difference Result</w:t>
      </w:r>
    </w:p>
    <w:p w14:paraId="1FF6B0DE" w14:textId="77777777" w:rsidR="00E106E8" w:rsidRPr="00B254A1" w:rsidRDefault="00E106E8" w:rsidP="004B2BEF"/>
    <w:p w14:paraId="5179D58C" w14:textId="2506B742" w:rsidR="00A03CBF" w:rsidRDefault="00C66CC2" w:rsidP="00031822">
      <w:pPr>
        <w:jc w:val="center"/>
      </w:pPr>
      <w:r>
        <w:t>[Table 6 about here]</w:t>
      </w:r>
    </w:p>
    <w:p w14:paraId="20444B68" w14:textId="19031197" w:rsidR="00C66CC2" w:rsidRDefault="00C66CC2">
      <w:pPr>
        <w:spacing w:line="240" w:lineRule="auto"/>
        <w:ind w:firstLine="0"/>
        <w:jc w:val="left"/>
      </w:pPr>
    </w:p>
    <w:p w14:paraId="61E2A797" w14:textId="77777777" w:rsidR="00C66CC2" w:rsidRDefault="00C66CC2" w:rsidP="00031822">
      <w:pPr>
        <w:jc w:val="center"/>
      </w:pPr>
    </w:p>
    <w:p w14:paraId="5B61C362" w14:textId="48E60EB8" w:rsidR="004050F2" w:rsidRDefault="004050F2" w:rsidP="00C66CC2">
      <w:pPr>
        <w:pStyle w:val="Caption"/>
        <w:keepNext/>
        <w:jc w:val="center"/>
      </w:pPr>
      <w:bookmarkStart w:id="15" w:name="_Ref149509644"/>
      <w:r>
        <w:t xml:space="preserve">Table </w:t>
      </w:r>
      <w:r>
        <w:fldChar w:fldCharType="begin"/>
      </w:r>
      <w:r>
        <w:instrText xml:space="preserve"> SEQ Table \* ARABIC </w:instrText>
      </w:r>
      <w:r>
        <w:fldChar w:fldCharType="separate"/>
      </w:r>
      <w:r w:rsidR="008D236B">
        <w:rPr>
          <w:noProof/>
        </w:rPr>
        <w:t>7</w:t>
      </w:r>
      <w:r>
        <w:rPr>
          <w:noProof/>
        </w:rPr>
        <w:fldChar w:fldCharType="end"/>
      </w:r>
      <w:bookmarkEnd w:id="15"/>
      <w:r>
        <w:rPr>
          <w:noProof/>
        </w:rPr>
        <w:t xml:space="preserve"> By Phase DiD Results</w:t>
      </w:r>
    </w:p>
    <w:p w14:paraId="0B05B2FA" w14:textId="77777777" w:rsidR="008D236B" w:rsidRPr="005A0301" w:rsidRDefault="008D236B" w:rsidP="004B2BEF"/>
    <w:p w14:paraId="359A0F22" w14:textId="671EA6E7" w:rsidR="008D236B" w:rsidRPr="005A0301" w:rsidRDefault="00C66CC2" w:rsidP="00640DD5">
      <w:pPr>
        <w:jc w:val="center"/>
      </w:pPr>
      <w:r>
        <w:t>[Table 7 about here]</w:t>
      </w:r>
    </w:p>
    <w:p w14:paraId="3672CE26" w14:textId="25C698DC" w:rsidR="008D236B" w:rsidRDefault="008D236B">
      <w:pPr>
        <w:spacing w:line="240" w:lineRule="auto"/>
        <w:ind w:firstLine="0"/>
        <w:jc w:val="left"/>
      </w:pPr>
    </w:p>
    <w:p w14:paraId="733FD803" w14:textId="77777777" w:rsidR="004050F2" w:rsidRDefault="004050F2" w:rsidP="00031822">
      <w:pPr>
        <w:jc w:val="center"/>
      </w:pPr>
    </w:p>
    <w:p w14:paraId="64A1D7B8" w14:textId="6450A64A" w:rsidR="008D236B" w:rsidRPr="006D2BD0" w:rsidRDefault="008D236B" w:rsidP="00B002D8">
      <w:pPr>
        <w:pStyle w:val="Caption"/>
        <w:jc w:val="center"/>
        <w:rPr>
          <w:rFonts w:ascii="Courier New" w:hAnsi="Courier New" w:cs="Courier New"/>
          <w:sz w:val="21"/>
          <w:szCs w:val="21"/>
        </w:rPr>
      </w:pPr>
      <w:bookmarkStart w:id="16" w:name="_Ref161098891"/>
      <w:r>
        <w:t xml:space="preserve">Table </w:t>
      </w:r>
      <w:r>
        <w:fldChar w:fldCharType="begin"/>
      </w:r>
      <w:r>
        <w:instrText xml:space="preserve"> SEQ Table \* ARABIC </w:instrText>
      </w:r>
      <w:r>
        <w:fldChar w:fldCharType="separate"/>
      </w:r>
      <w:r>
        <w:rPr>
          <w:noProof/>
        </w:rPr>
        <w:t>8</w:t>
      </w:r>
      <w:r>
        <w:fldChar w:fldCharType="end"/>
      </w:r>
      <w:bookmarkEnd w:id="16"/>
      <w:r>
        <w:rPr>
          <w:noProof/>
        </w:rPr>
        <w:t xml:space="preserve"> Placebo difference-in-difference</w:t>
      </w:r>
    </w:p>
    <w:p w14:paraId="1DE20447" w14:textId="1A5764A4" w:rsidR="008D236B" w:rsidRDefault="00B002D8" w:rsidP="00640DD5">
      <w:pPr>
        <w:jc w:val="center"/>
      </w:pPr>
      <w:r>
        <w:t>[Table 8 about here]</w:t>
      </w:r>
    </w:p>
    <w:p w14:paraId="50CBABCA" w14:textId="4EE302F1" w:rsidR="00B002D8" w:rsidRDefault="00B002D8" w:rsidP="004B2BEF"/>
    <w:p w14:paraId="40466E11" w14:textId="610068B4" w:rsidR="002853F0" w:rsidRDefault="002853F0" w:rsidP="00AB12F9">
      <w:pPr>
        <w:pStyle w:val="Heading2"/>
      </w:pPr>
      <w:r>
        <w:t>Liquidity</w:t>
      </w:r>
    </w:p>
    <w:p w14:paraId="1AEA17CD" w14:textId="70E0707B" w:rsidR="003B16CA" w:rsidRDefault="004B2BEF" w:rsidP="00031822">
      <w:r>
        <w:t xml:space="preserve">Table 9 shows the results </w:t>
      </w:r>
      <w:r w:rsidR="003B16CA">
        <w:t xml:space="preserve">of difference-in-difference regression for the liquidity metric (bid-ask spread as a percentage of mid-price). Note that since the period of study </w:t>
      </w:r>
      <w:r w:rsidR="003B16CA">
        <w:t>is short</w:t>
      </w:r>
      <w:r w:rsidR="003B16CA">
        <w:t xml:space="preserve"> (ten trading days before and ten trading after the clearing mandate implementation), and since liquidity is a “market wide”, rather than an individual contract-based measure, the opportunity to control for other variables that impact liquidity is limited. If a longer period were being studied, other variables that impact liquidity</w:t>
      </w:r>
      <w:r w:rsidR="001F696E">
        <w:t>,</w:t>
      </w:r>
      <w:r w:rsidR="003B16CA">
        <w:t xml:space="preserve"> such as monetary policy and credit availability could be added as controls. However, these variables do not change significantly during the short period studied.</w:t>
      </w:r>
    </w:p>
    <w:p w14:paraId="7390CEB8" w14:textId="62049A5E" w:rsidR="002853F0" w:rsidRDefault="003B16CA" w:rsidP="00031822">
      <w:r>
        <w:t xml:space="preserve">The clearing mandate does not impact the liquidity </w:t>
      </w:r>
      <w:r w:rsidR="001F696E">
        <w:t xml:space="preserve">as measured by bid-ask spreads. As noted in the </w:t>
      </w:r>
      <w:r w:rsidR="001319F2">
        <w:t xml:space="preserve">theory section, we should expect reductions in counterparty risk of interest rate swaps to cause a narrowing of the bid-ask spread (the spread is charged by dealers to offset their expected losses </w:t>
      </w:r>
      <w:r w:rsidR="001319F2">
        <w:lastRenderedPageBreak/>
        <w:t>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7F78FE30" w14:textId="1BDED5DB" w:rsidR="002853F0" w:rsidRDefault="002853F0" w:rsidP="00AB12F9">
      <w:pPr>
        <w:pStyle w:val="Heading2"/>
      </w:pPr>
      <w:r>
        <w:t>Price Volatility</w:t>
      </w:r>
    </w:p>
    <w:p w14:paraId="0F321A6C" w14:textId="6A8031CC" w:rsidR="002853F0" w:rsidRPr="002853F0" w:rsidRDefault="001319F2" w:rsidP="00031822">
      <w:r>
        <w:t xml:space="preserve">Table 10 shows the results of </w:t>
      </w:r>
      <w:r w:rsidR="00ED10A4">
        <w:t xml:space="preserve">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in-difference type analysis. As an alternative, I perform an “event study” type analysis, looking at the volatility in USD and CAD denominated contracts </w:t>
      </w:r>
      <w:r w:rsidR="00892B9D">
        <w:t>around the time of the (second) “Grexit” vote. Caution 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46EB96B1" w14:textId="14F41234" w:rsidR="00A96B98" w:rsidRDefault="00A96B98" w:rsidP="009C0453">
      <w:pPr>
        <w:pStyle w:val="Heading1"/>
        <w:numPr>
          <w:ilvl w:val="0"/>
          <w:numId w:val="33"/>
        </w:numPr>
      </w:pPr>
      <w:bookmarkStart w:id="17" w:name="_Ref157719507"/>
      <w:r>
        <w:t>Conclusion</w:t>
      </w:r>
      <w:bookmarkEnd w:id="17"/>
    </w:p>
    <w:p w14:paraId="04B82C4A" w14:textId="3D7E79AC" w:rsidR="00AE2A76" w:rsidRDefault="00AE2A76" w:rsidP="00AE2A76">
      <w:r>
        <w:t xml:space="preserve">Conclusion goes </w:t>
      </w:r>
      <w:proofErr w:type="gramStart"/>
      <w:r>
        <w:t>here</w:t>
      </w:r>
      <w:proofErr w:type="gramEnd"/>
    </w:p>
    <w:p w14:paraId="2F054196" w14:textId="77777777" w:rsidR="00B9115F" w:rsidRDefault="00B9115F" w:rsidP="00AE2A76"/>
    <w:p w14:paraId="013C1347" w14:textId="78BC429D" w:rsidR="00B9115F" w:rsidRDefault="00B9115F">
      <w:pPr>
        <w:spacing w:line="240" w:lineRule="auto"/>
        <w:ind w:firstLine="0"/>
        <w:jc w:val="left"/>
      </w:pPr>
      <w:r>
        <w:br w:type="page"/>
      </w:r>
    </w:p>
    <w:p w14:paraId="6E3416AA" w14:textId="77777777" w:rsidR="00E06975" w:rsidRPr="00E06975" w:rsidRDefault="00B9115F" w:rsidP="00E06975">
      <w:pPr>
        <w:pStyle w:val="Bibliography"/>
      </w:pPr>
      <w:r>
        <w:lastRenderedPageBreak/>
        <w:fldChar w:fldCharType="begin"/>
      </w:r>
      <w:r w:rsidR="00D41525">
        <w:instrText xml:space="preserve"> ADDIN ZOTERO_BIBL {"uncited":[],"omitted":[],"custom":[]} CSL_BIBLIOGRAPHY </w:instrText>
      </w:r>
      <w:r>
        <w:fldChar w:fldCharType="separate"/>
      </w:r>
      <w:r w:rsidR="00E06975" w:rsidRPr="00E06975">
        <w:t xml:space="preserve">Allen, Franklin, and Douglas Gale. 2000. “Financial Contagion.” </w:t>
      </w:r>
      <w:r w:rsidR="00E06975" w:rsidRPr="00E06975">
        <w:rPr>
          <w:i/>
          <w:iCs/>
        </w:rPr>
        <w:t>Journal of Political Economy</w:t>
      </w:r>
      <w:r w:rsidR="00E06975" w:rsidRPr="00E06975">
        <w:t xml:space="preserve"> 108 (1): 1–33. https://doi.org/10.1086/262109.</w:t>
      </w:r>
    </w:p>
    <w:p w14:paraId="5F567928" w14:textId="77777777" w:rsidR="00E06975" w:rsidRPr="00E06975" w:rsidRDefault="00E06975" w:rsidP="00E06975">
      <w:pPr>
        <w:pStyle w:val="Bibliography"/>
      </w:pPr>
      <w:r w:rsidRPr="00E06975">
        <w:t>Allen, Franklin, and Douglas M. Gale. 2007. “An Introduction to Financial Crises.” SSRN Scholarly Paper. Rochester, NY. https://doi.org/10.2139/ssrn.1008311.</w:t>
      </w:r>
    </w:p>
    <w:p w14:paraId="1372E80C" w14:textId="77777777" w:rsidR="00E06975" w:rsidRPr="00E06975" w:rsidRDefault="00E06975" w:rsidP="00E06975">
      <w:pPr>
        <w:pStyle w:val="Bibliography"/>
      </w:pPr>
      <w:r w:rsidRPr="00E06975">
        <w:t xml:space="preserve">Azad, A. S. M. Sohel, Victor Fang, and Chi-Hsiou Hung. 2012. “Linking the Interest Rate Swap Markets to the Macroeconomic Risk: The UK and Us Evidence.” </w:t>
      </w:r>
      <w:r w:rsidRPr="00E06975">
        <w:rPr>
          <w:i/>
          <w:iCs/>
        </w:rPr>
        <w:t>International Review of Financial Analysis</w:t>
      </w:r>
      <w:r w:rsidRPr="00E06975">
        <w:t xml:space="preserve"> 22 (April): 38–47. https://doi.org/10.1016/j.irfa.2012.03.001.</w:t>
      </w:r>
    </w:p>
    <w:p w14:paraId="3A3CD925" w14:textId="77777777" w:rsidR="00E06975" w:rsidRPr="00E06975" w:rsidRDefault="00E06975" w:rsidP="00E06975">
      <w:pPr>
        <w:pStyle w:val="Bibliography"/>
      </w:pPr>
      <w:r w:rsidRPr="00E06975">
        <w:t xml:space="preserve">Bebchuk, Lucian A., and Itay Goldstein. 2011. “Self-Fulfilling Credit Market Freezes.” </w:t>
      </w:r>
      <w:r w:rsidRPr="00E06975">
        <w:rPr>
          <w:i/>
          <w:iCs/>
        </w:rPr>
        <w:t>The Review of Financial Studies</w:t>
      </w:r>
      <w:r w:rsidRPr="00E06975">
        <w:t xml:space="preserve"> 24 (11): 3519–55. https://doi.org/10.1093/rfs/hhr086.</w:t>
      </w:r>
    </w:p>
    <w:p w14:paraId="4B63308A" w14:textId="77777777" w:rsidR="00E06975" w:rsidRPr="00E06975" w:rsidRDefault="00E06975" w:rsidP="00E06975">
      <w:pPr>
        <w:pStyle w:val="Bibliography"/>
      </w:pPr>
      <w:r w:rsidRPr="00E06975">
        <w:t>Benos, Evangelos, Wenqian Huang, Albert J. Menkveld, and Michalis Vasios. 2019. “The Cost of Clearing Fragmentation.” SSRN Scholarly Paper ID 3502465. Rochester, NY: Social Science Research Network. https://papers.ssrn.com/abstract=3502465.</w:t>
      </w:r>
    </w:p>
    <w:p w14:paraId="3749FEA4" w14:textId="77777777" w:rsidR="00E06975" w:rsidRPr="00E06975" w:rsidRDefault="00E06975" w:rsidP="00E06975">
      <w:pPr>
        <w:pStyle w:val="Bibliography"/>
      </w:pPr>
      <w:r w:rsidRPr="00E06975">
        <w:t xml:space="preserve">Benos, Evangelos, Richard Payne, and Michalis Vasios. 2020. “Centralized Trading, Transparency, and Interest Rate Swap Market Liquidity: Evidence from the Implementation of the Dodd–Frank Act.” </w:t>
      </w:r>
      <w:r w:rsidRPr="00E06975">
        <w:rPr>
          <w:i/>
          <w:iCs/>
        </w:rPr>
        <w:t>Journal of Financial and Quantitative Analysis</w:t>
      </w:r>
      <w:r w:rsidRPr="00E06975">
        <w:t xml:space="preserve"> 55 (1): 159–92. https://doi.org/10.1017/S0022109018001527.</w:t>
      </w:r>
    </w:p>
    <w:p w14:paraId="2CBAB19F" w14:textId="77777777" w:rsidR="00E06975" w:rsidRPr="00E06975" w:rsidRDefault="00E06975" w:rsidP="00E06975">
      <w:pPr>
        <w:pStyle w:val="Bibliography"/>
      </w:pPr>
      <w:r w:rsidRPr="00E06975">
        <w:t xml:space="preserve">Bernstein, Asaf, Eric Hughson, and Marc Weidenmier. 2019. “Counterparty Risk and the Establishment of the New York Stock Exchange Clearinghouse.” </w:t>
      </w:r>
      <w:r w:rsidRPr="00E06975">
        <w:rPr>
          <w:i/>
          <w:iCs/>
        </w:rPr>
        <w:t>Journal of Political Economy</w:t>
      </w:r>
      <w:r w:rsidRPr="00E06975">
        <w:t xml:space="preserve"> 127 (2): 689–729. https://doi.org/10.1086/701033.</w:t>
      </w:r>
    </w:p>
    <w:p w14:paraId="113CE4A6" w14:textId="77777777" w:rsidR="00E06975" w:rsidRPr="00E06975" w:rsidRDefault="00E06975" w:rsidP="00E06975">
      <w:pPr>
        <w:pStyle w:val="Bibliography"/>
      </w:pPr>
      <w:r w:rsidRPr="00E06975">
        <w:t xml:space="preserve">Biais, Bruno. 1993. “Price Formation and Equilibrium Liquidity in Fragmented and Centralized Markets.” </w:t>
      </w:r>
      <w:r w:rsidRPr="00E06975">
        <w:rPr>
          <w:i/>
          <w:iCs/>
        </w:rPr>
        <w:t>The Journal of Finance</w:t>
      </w:r>
      <w:r w:rsidRPr="00E06975">
        <w:t xml:space="preserve"> 48 (1): 157–85. https://doi.org/10.1111/j.1540-6261.1993.tb04705.x.</w:t>
      </w:r>
    </w:p>
    <w:p w14:paraId="681C7D82" w14:textId="77777777" w:rsidR="00E06975" w:rsidRPr="00E06975" w:rsidRDefault="00E06975" w:rsidP="00E06975">
      <w:pPr>
        <w:pStyle w:val="Bibliography"/>
      </w:pPr>
      <w:r w:rsidRPr="00E06975">
        <w:t xml:space="preserve">Bicksler, James, and Andrew H. Chen. 1986. “An Economic Analysis of Interest Rate Swaps.” </w:t>
      </w:r>
      <w:r w:rsidRPr="00E06975">
        <w:rPr>
          <w:i/>
          <w:iCs/>
        </w:rPr>
        <w:t>The Journal of Finance</w:t>
      </w:r>
      <w:r w:rsidRPr="00E06975">
        <w:t xml:space="preserve"> 41 (3): 645–55. https://doi.org/10.2307/2328495.</w:t>
      </w:r>
    </w:p>
    <w:p w14:paraId="2807CFD3" w14:textId="77777777" w:rsidR="00E06975" w:rsidRPr="00E06975" w:rsidRDefault="00E06975" w:rsidP="00E06975">
      <w:pPr>
        <w:pStyle w:val="Bibliography"/>
      </w:pPr>
      <w:r w:rsidRPr="00E06975">
        <w:t>Bolandnazar, Mohammadreza. 2020. “The Market Structure of Dealer-to-Client Interest Rate Swaps.” SSRN Scholarly Paper 3752367. Rochester, NY: Social Science Research Network. https://doi.org/10.2139/ssrn.3752367.</w:t>
      </w:r>
    </w:p>
    <w:p w14:paraId="4EBCA532" w14:textId="77777777" w:rsidR="00E06975" w:rsidRPr="00E06975" w:rsidRDefault="00E06975" w:rsidP="00E06975">
      <w:pPr>
        <w:pStyle w:val="Bibliography"/>
      </w:pPr>
      <w:r w:rsidRPr="00E06975">
        <w:t>Boudiaf, Ismael Alexander, Immo Frieden, and Martin Scheicher. 2024. “The Market Liquidity of Interest Rate Swaps.” SSRN Scholarly Paper. Rochester, NY. https://doi.org/10.2139/ssrn.4745740.</w:t>
      </w:r>
    </w:p>
    <w:p w14:paraId="361A5D4F" w14:textId="77777777" w:rsidR="00E06975" w:rsidRPr="00E06975" w:rsidRDefault="00E06975" w:rsidP="00E06975">
      <w:pPr>
        <w:pStyle w:val="Bibliography"/>
      </w:pPr>
      <w:r w:rsidRPr="00E06975">
        <w:t xml:space="preserve">Brunnermeier, Markus K. 2009. “Deciphering the Liquidity and Credit Crunch 2007-2008.” </w:t>
      </w:r>
      <w:r w:rsidRPr="00E06975">
        <w:rPr>
          <w:i/>
          <w:iCs/>
        </w:rPr>
        <w:t>Journal of Economic Perspectives</w:t>
      </w:r>
      <w:r w:rsidRPr="00E06975">
        <w:t xml:space="preserve"> 23 (1): 77–100. https://doi.org/10.1257/jep.23.1.77.</w:t>
      </w:r>
    </w:p>
    <w:p w14:paraId="2C7A79FD" w14:textId="77777777" w:rsidR="00E06975" w:rsidRPr="00E06975" w:rsidRDefault="00E06975" w:rsidP="00E06975">
      <w:pPr>
        <w:pStyle w:val="Bibliography"/>
      </w:pPr>
      <w:r w:rsidRPr="00E06975">
        <w:t xml:space="preserve">Capponi, Agostino, and Martin Larsson. 2015. “Price Contagion through Balance Sheet Linkages.” </w:t>
      </w:r>
      <w:r w:rsidRPr="00E06975">
        <w:rPr>
          <w:i/>
          <w:iCs/>
        </w:rPr>
        <w:t>The Review of Asset Pricing Studies</w:t>
      </w:r>
      <w:r w:rsidRPr="00E06975">
        <w:t xml:space="preserve"> 5 (2): 227–53. https://doi.org/10.1093/rapstu/rav006.</w:t>
      </w:r>
    </w:p>
    <w:p w14:paraId="71A6B407" w14:textId="77777777" w:rsidR="00E06975" w:rsidRPr="00E06975" w:rsidRDefault="00E06975" w:rsidP="00E06975">
      <w:pPr>
        <w:pStyle w:val="Bibliography"/>
      </w:pPr>
      <w:r w:rsidRPr="00E06975">
        <w:t xml:space="preserve">Cifuentes, Rodrigo, Gianluigi Ferrucci, and Hyun Song Shin. 2005. “Liquidity Risk and Contagion.” </w:t>
      </w:r>
      <w:r w:rsidRPr="00E06975">
        <w:rPr>
          <w:i/>
          <w:iCs/>
        </w:rPr>
        <w:t>Journal of the European Economic Association</w:t>
      </w:r>
      <w:r w:rsidRPr="00E06975">
        <w:t xml:space="preserve"> 3 (2–3): 556–66. https://doi.org/10.1162/jeea.2005.3.2-3.556.</w:t>
      </w:r>
    </w:p>
    <w:p w14:paraId="23555792" w14:textId="77777777" w:rsidR="00E06975" w:rsidRPr="00E06975" w:rsidRDefault="00E06975" w:rsidP="00E06975">
      <w:pPr>
        <w:pStyle w:val="Bibliography"/>
      </w:pPr>
      <w:r w:rsidRPr="00E06975">
        <w:t xml:space="preserve">Diamond, Douglas W., and Philip H. Dybvig. 1983. “Bank Runs, Deposit Insurance, and Liquidity.” </w:t>
      </w:r>
      <w:r w:rsidRPr="00E06975">
        <w:rPr>
          <w:i/>
          <w:iCs/>
        </w:rPr>
        <w:t>Journal of Political Economy</w:t>
      </w:r>
      <w:r w:rsidRPr="00E06975">
        <w:t xml:space="preserve"> 91 (3): 401–19. https://doi.org/10.1086/261155.</w:t>
      </w:r>
    </w:p>
    <w:p w14:paraId="1C0D4C97" w14:textId="77777777" w:rsidR="00E06975" w:rsidRPr="00E06975" w:rsidRDefault="00E06975" w:rsidP="00E06975">
      <w:pPr>
        <w:pStyle w:val="Bibliography"/>
      </w:pPr>
      <w:r w:rsidRPr="00E06975">
        <w:t xml:space="preserve">Diamond, Douglas W., and Raghuram G. Rajan. 2011. “Fear of Fire Sales, Illiquidity Seeking, and Credit Freezes *.” </w:t>
      </w:r>
      <w:r w:rsidRPr="00E06975">
        <w:rPr>
          <w:i/>
          <w:iCs/>
        </w:rPr>
        <w:t>The Quarterly Journal of Economics</w:t>
      </w:r>
      <w:r w:rsidRPr="00E06975">
        <w:t xml:space="preserve"> 126 (2): 557–91. https://doi.org/10.1093/qje/qjr012.</w:t>
      </w:r>
    </w:p>
    <w:p w14:paraId="453FFA72" w14:textId="77777777" w:rsidR="00E06975" w:rsidRPr="00E06975" w:rsidRDefault="00E06975" w:rsidP="00E06975">
      <w:pPr>
        <w:pStyle w:val="Bibliography"/>
      </w:pPr>
      <w:r w:rsidRPr="00E06975">
        <w:t xml:space="preserve">Duffie, Darrell, and Haoxiang Zhu. 2011. “Does a Central Clearing Counterparty Reduce Counterparty Risk?” </w:t>
      </w:r>
      <w:r w:rsidRPr="00E06975">
        <w:rPr>
          <w:i/>
          <w:iCs/>
        </w:rPr>
        <w:t>Review of Asset Pricing Studies</w:t>
      </w:r>
      <w:r w:rsidRPr="00E06975">
        <w:t xml:space="preserve"> 1 (1): 74–95.</w:t>
      </w:r>
    </w:p>
    <w:p w14:paraId="4277CD18" w14:textId="77777777" w:rsidR="00E06975" w:rsidRPr="00E06975" w:rsidRDefault="00E06975" w:rsidP="00E06975">
      <w:pPr>
        <w:pStyle w:val="Bibliography"/>
      </w:pPr>
      <w:r w:rsidRPr="00E06975">
        <w:lastRenderedPageBreak/>
        <w:t xml:space="preserve">Gai, Prasanna, and Sujit Kapadia. 2010. “Contagion in Financial Networks.” </w:t>
      </w:r>
      <w:r w:rsidRPr="00E06975">
        <w:rPr>
          <w:i/>
          <w:iCs/>
        </w:rPr>
        <w:t>Proceedings of the Royal Society A: Mathematical, Physical and Engineering Sciences</w:t>
      </w:r>
      <w:r w:rsidRPr="00E06975">
        <w:t xml:space="preserve"> 466 (2120): 2401–23. https://doi.org/10.1098/rspa.2009.0410.</w:t>
      </w:r>
    </w:p>
    <w:p w14:paraId="0903D7DB" w14:textId="77777777" w:rsidR="00E06975" w:rsidRPr="00E06975" w:rsidRDefault="00E06975" w:rsidP="00E06975">
      <w:pPr>
        <w:pStyle w:val="Bibliography"/>
      </w:pPr>
      <w:r w:rsidRPr="00E06975">
        <w:t xml:space="preserve">Greenwood, Robin, Augustin Landier, and David Thesmar. 2015. “Vulnerable Banks.” </w:t>
      </w:r>
      <w:r w:rsidRPr="00E06975">
        <w:rPr>
          <w:i/>
          <w:iCs/>
        </w:rPr>
        <w:t>Journal of Financial Economics</w:t>
      </w:r>
      <w:r w:rsidRPr="00E06975">
        <w:t xml:space="preserve"> 115 (3): 471–85. https://doi.org/10.1016/j.jfineco.2014.11.006.</w:t>
      </w:r>
    </w:p>
    <w:p w14:paraId="737CA0A2" w14:textId="77777777" w:rsidR="00E06975" w:rsidRPr="00E06975" w:rsidRDefault="00E06975" w:rsidP="00E06975">
      <w:pPr>
        <w:pStyle w:val="Bibliography"/>
      </w:pPr>
      <w:r w:rsidRPr="00E06975">
        <w:t xml:space="preserve">Jackson, Matthew O., and Agathe Pernoud. 2021. “Systemic Risk in Financial Networks: A Survey.” </w:t>
      </w:r>
      <w:r w:rsidRPr="00E06975">
        <w:rPr>
          <w:i/>
          <w:iCs/>
        </w:rPr>
        <w:t>Annual Review of Economics</w:t>
      </w:r>
      <w:r w:rsidRPr="00E06975">
        <w:t xml:space="preserve"> 13 (1): 171–202. https://doi.org/10.1146/annurev-economics-083120-111540.</w:t>
      </w:r>
    </w:p>
    <w:p w14:paraId="0F2B49E9" w14:textId="77777777" w:rsidR="00E06975" w:rsidRPr="00E06975" w:rsidRDefault="00E06975" w:rsidP="00E06975">
      <w:pPr>
        <w:pStyle w:val="Bibliography"/>
      </w:pPr>
      <w:r w:rsidRPr="00E06975">
        <w:t xml:space="preserve">Kiyotaki, Nobuhiro, and John Moore. 1997. “Credit Cycles.” </w:t>
      </w:r>
      <w:r w:rsidRPr="00E06975">
        <w:rPr>
          <w:i/>
          <w:iCs/>
        </w:rPr>
        <w:t>Journal of Political Economy</w:t>
      </w:r>
      <w:r w:rsidRPr="00E06975">
        <w:t xml:space="preserve"> 105 (2): 211–48. https://doi.org/10.1086/262072.</w:t>
      </w:r>
    </w:p>
    <w:p w14:paraId="0ABF2812" w14:textId="77777777" w:rsidR="00E06975" w:rsidRPr="00E06975" w:rsidRDefault="00E06975" w:rsidP="00E06975">
      <w:pPr>
        <w:pStyle w:val="Bibliography"/>
      </w:pPr>
      <w:r w:rsidRPr="00E06975">
        <w:t xml:space="preserve">Kleist, Karsten von, and C. Mallo. 2011. “OTC Derivatives Market Activity in the Second Half of 2010.” </w:t>
      </w:r>
      <w:r w:rsidRPr="00E06975">
        <w:rPr>
          <w:i/>
          <w:iCs/>
        </w:rPr>
        <w:t>Bank for International Settlements, Monetary and Economic Department, May</w:t>
      </w:r>
      <w:r w:rsidRPr="00E06975">
        <w:t>.</w:t>
      </w:r>
    </w:p>
    <w:p w14:paraId="6270E565" w14:textId="77777777" w:rsidR="00E06975" w:rsidRPr="00E06975" w:rsidRDefault="00E06975" w:rsidP="00E06975">
      <w:pPr>
        <w:pStyle w:val="Bibliography"/>
      </w:pPr>
      <w:r w:rsidRPr="00E06975">
        <w:t xml:space="preserve">Liu, Jun, Francis A. Longstaff, and Ravit E. Mandell. 2006. “The Market Price of Risk in Interest Rate Swaps: The Roles of Default and Liquidity Risks.” </w:t>
      </w:r>
      <w:r w:rsidRPr="00E06975">
        <w:rPr>
          <w:i/>
          <w:iCs/>
        </w:rPr>
        <w:t>The Journal of Business</w:t>
      </w:r>
      <w:r w:rsidRPr="00E06975">
        <w:t xml:space="preserve"> 79 (5): 2337–59. https://doi.org/10.1086/505237.</w:t>
      </w:r>
    </w:p>
    <w:p w14:paraId="201D5000" w14:textId="77777777" w:rsidR="00E06975" w:rsidRPr="00E06975" w:rsidRDefault="00E06975" w:rsidP="00E06975">
      <w:pPr>
        <w:pStyle w:val="Bibliography"/>
      </w:pPr>
      <w:r w:rsidRPr="00E06975">
        <w:t xml:space="preserve">Loon, Yee Cheng, and Zhaodong Ken Zhong. 2014. “The Impact of Central Clearing on Counterparty Risk, Liquidity, and Trading: Evidence from the Credit Default Swap Market.” </w:t>
      </w:r>
      <w:r w:rsidRPr="00E06975">
        <w:rPr>
          <w:i/>
          <w:iCs/>
        </w:rPr>
        <w:t>Journal of Financial Economics</w:t>
      </w:r>
      <w:r w:rsidRPr="00E06975">
        <w:t xml:space="preserve"> 112 (1): 91–115. https://doi.org/10.1016/j.jfineco.2013.12.001.</w:t>
      </w:r>
    </w:p>
    <w:p w14:paraId="1F92D097" w14:textId="77777777" w:rsidR="00E06975" w:rsidRPr="00E06975" w:rsidRDefault="00E06975" w:rsidP="00E06975">
      <w:pPr>
        <w:pStyle w:val="Bibliography"/>
      </w:pPr>
      <w:r w:rsidRPr="00E06975">
        <w:t xml:space="preserve">Minton, Bernadette A. 1997. “An Empirical Examination of Basic Valuation Models for Plain Vanilla U.S. Interest Rate Swaps.” </w:t>
      </w:r>
      <w:r w:rsidRPr="00E06975">
        <w:rPr>
          <w:i/>
          <w:iCs/>
        </w:rPr>
        <w:t>Journal of Financial Economics</w:t>
      </w:r>
      <w:r w:rsidRPr="00E06975">
        <w:t xml:space="preserve"> 44 (2): 251–77. https://doi.org/10.1016/S0304-405X(97)00005-6.</w:t>
      </w:r>
    </w:p>
    <w:p w14:paraId="5E58FA5C" w14:textId="77777777" w:rsidR="00E06975" w:rsidRPr="00E06975" w:rsidRDefault="00E06975" w:rsidP="00E06975">
      <w:pPr>
        <w:pStyle w:val="Bibliography"/>
      </w:pPr>
      <w:r w:rsidRPr="00E06975">
        <w:t>Pirrong, Craig. 2011. “The Economics of Central Clearing: Theory and Practice.”</w:t>
      </w:r>
    </w:p>
    <w:p w14:paraId="16897C88" w14:textId="77777777" w:rsidR="00E06975" w:rsidRPr="00E06975" w:rsidRDefault="00E06975" w:rsidP="00E06975">
      <w:pPr>
        <w:pStyle w:val="Bibliography"/>
      </w:pPr>
      <w:r w:rsidRPr="00E06975">
        <w:t xml:space="preserve">Rochet, Jean-Charles, and Jean Tirole. 1996. “Interbank Lending and Systemic Risk.” </w:t>
      </w:r>
      <w:r w:rsidRPr="00E06975">
        <w:rPr>
          <w:i/>
          <w:iCs/>
        </w:rPr>
        <w:t>Journal of Money, Credit and Banking</w:t>
      </w:r>
      <w:r w:rsidRPr="00E06975">
        <w:t xml:space="preserve"> 28 (4): 733–62. https://doi.org/10.2307/2077918.</w:t>
      </w:r>
    </w:p>
    <w:p w14:paraId="337B3078" w14:textId="77777777" w:rsidR="00E06975" w:rsidRPr="00E06975" w:rsidRDefault="00E06975" w:rsidP="00E06975">
      <w:pPr>
        <w:pStyle w:val="Bibliography"/>
      </w:pPr>
      <w:r w:rsidRPr="00E06975">
        <w:t>Skarr, Doug, and Kristin Szakaly-Moore. 2007. “Understanding Interest Rate Swap Math &amp; Pricing.” California Debt and Investment Advisory Commission. https://www.treasurer.ca.gov/cdiac/publications/math.pdf.</w:t>
      </w:r>
    </w:p>
    <w:p w14:paraId="17FF34E0" w14:textId="77777777" w:rsidR="00E06975" w:rsidRPr="00E06975" w:rsidRDefault="00E06975" w:rsidP="00E06975">
      <w:pPr>
        <w:pStyle w:val="Bibliography"/>
      </w:pPr>
      <w:r w:rsidRPr="00E06975">
        <w:t xml:space="preserve">Smith, Clifford W., Charles W. Smithson, and Lee Macdonald Wakeman. 1988. “The Market for Interest Rate Swaps.” </w:t>
      </w:r>
      <w:r w:rsidRPr="00E06975">
        <w:rPr>
          <w:i/>
          <w:iCs/>
        </w:rPr>
        <w:t>Financial Management</w:t>
      </w:r>
      <w:r w:rsidRPr="00E06975">
        <w:t xml:space="preserve"> 17 (4): 34–44. https://doi.org/10.2307/3665765.</w:t>
      </w:r>
    </w:p>
    <w:p w14:paraId="349C4194" w14:textId="77777777" w:rsidR="00E06975" w:rsidRPr="00E06975" w:rsidRDefault="00E06975" w:rsidP="00E06975">
      <w:pPr>
        <w:pStyle w:val="Bibliography"/>
      </w:pPr>
      <w:r w:rsidRPr="00E06975">
        <w:t xml:space="preserve">Sun, Tong-sheng, Suresh Sundaresan, and Ching Wang. 1993. “Interest Rate Swaps: An Empirical Investigation.” </w:t>
      </w:r>
      <w:r w:rsidRPr="00E06975">
        <w:rPr>
          <w:i/>
          <w:iCs/>
        </w:rPr>
        <w:t>Journal of Financial Economics</w:t>
      </w:r>
      <w:r w:rsidRPr="00E06975">
        <w:t xml:space="preserve"> 34 (1): 77–99. https://doi.org/10.1016/0304-405X(93)90041-9.</w:t>
      </w:r>
    </w:p>
    <w:p w14:paraId="6954673C" w14:textId="31EC1DF4" w:rsidR="00B9115F" w:rsidRPr="00AE2A76" w:rsidRDefault="00B9115F" w:rsidP="00AE2A76">
      <w:r>
        <w:fldChar w:fldCharType="end"/>
      </w:r>
    </w:p>
    <w:sectPr w:rsidR="00B9115F" w:rsidRPr="00AE2A7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174CB" w14:textId="77777777" w:rsidR="00AE6CBB" w:rsidRDefault="00AE6CBB" w:rsidP="00633D5C">
      <w:r>
        <w:separator/>
      </w:r>
    </w:p>
  </w:endnote>
  <w:endnote w:type="continuationSeparator" w:id="0">
    <w:p w14:paraId="340FAF69" w14:textId="77777777" w:rsidR="00AE6CBB" w:rsidRDefault="00AE6CBB" w:rsidP="00633D5C">
      <w:r>
        <w:continuationSeparator/>
      </w:r>
    </w:p>
  </w:endnote>
  <w:endnote w:type="continuationNotice" w:id="1">
    <w:p w14:paraId="37F12053" w14:textId="77777777" w:rsidR="00AE6CBB" w:rsidRDefault="00AE6C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A9046D" w14:textId="77777777" w:rsidR="00AE6CBB" w:rsidRDefault="00AE6CBB" w:rsidP="00633D5C">
      <w:r>
        <w:separator/>
      </w:r>
    </w:p>
  </w:footnote>
  <w:footnote w:type="continuationSeparator" w:id="0">
    <w:p w14:paraId="7571D562" w14:textId="77777777" w:rsidR="00AE6CBB" w:rsidRDefault="00AE6CBB" w:rsidP="00633D5C">
      <w:r>
        <w:continuationSeparator/>
      </w:r>
    </w:p>
  </w:footnote>
  <w:footnote w:type="continuationNotice" w:id="1">
    <w:p w14:paraId="38EA2235" w14:textId="77777777" w:rsidR="00AE6CBB" w:rsidRDefault="00AE6CBB"/>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1"/>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2905"/>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C76FB"/>
    <w:rsid w:val="000D2256"/>
    <w:rsid w:val="000D4B1B"/>
    <w:rsid w:val="000D7CEC"/>
    <w:rsid w:val="000E2133"/>
    <w:rsid w:val="000E6933"/>
    <w:rsid w:val="000F0F21"/>
    <w:rsid w:val="000F28B2"/>
    <w:rsid w:val="0010299E"/>
    <w:rsid w:val="001124E1"/>
    <w:rsid w:val="0011666A"/>
    <w:rsid w:val="001234EE"/>
    <w:rsid w:val="0012752B"/>
    <w:rsid w:val="001317B0"/>
    <w:rsid w:val="001319F2"/>
    <w:rsid w:val="00131FCD"/>
    <w:rsid w:val="00143C59"/>
    <w:rsid w:val="00147694"/>
    <w:rsid w:val="00161437"/>
    <w:rsid w:val="0016169B"/>
    <w:rsid w:val="00164132"/>
    <w:rsid w:val="001655FC"/>
    <w:rsid w:val="00166D41"/>
    <w:rsid w:val="00170083"/>
    <w:rsid w:val="00180890"/>
    <w:rsid w:val="00184052"/>
    <w:rsid w:val="00191190"/>
    <w:rsid w:val="00191C9A"/>
    <w:rsid w:val="00194EB9"/>
    <w:rsid w:val="001A25AE"/>
    <w:rsid w:val="001A7F55"/>
    <w:rsid w:val="001B775F"/>
    <w:rsid w:val="001C1D1C"/>
    <w:rsid w:val="001C24F9"/>
    <w:rsid w:val="001C74A9"/>
    <w:rsid w:val="001D3062"/>
    <w:rsid w:val="001D57E1"/>
    <w:rsid w:val="001F4D2E"/>
    <w:rsid w:val="001F696E"/>
    <w:rsid w:val="001F7299"/>
    <w:rsid w:val="00200D6D"/>
    <w:rsid w:val="002112FE"/>
    <w:rsid w:val="002172B6"/>
    <w:rsid w:val="00220BDA"/>
    <w:rsid w:val="00220F82"/>
    <w:rsid w:val="00232831"/>
    <w:rsid w:val="00233C90"/>
    <w:rsid w:val="002343F4"/>
    <w:rsid w:val="00234D83"/>
    <w:rsid w:val="00243E6E"/>
    <w:rsid w:val="00246F90"/>
    <w:rsid w:val="0025043C"/>
    <w:rsid w:val="00265F4A"/>
    <w:rsid w:val="002718B1"/>
    <w:rsid w:val="0027378C"/>
    <w:rsid w:val="00275B46"/>
    <w:rsid w:val="0028086E"/>
    <w:rsid w:val="00284488"/>
    <w:rsid w:val="002853F0"/>
    <w:rsid w:val="00286E2A"/>
    <w:rsid w:val="00290667"/>
    <w:rsid w:val="00290E18"/>
    <w:rsid w:val="00293578"/>
    <w:rsid w:val="002938B2"/>
    <w:rsid w:val="002A688F"/>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2163A"/>
    <w:rsid w:val="003314C1"/>
    <w:rsid w:val="00336313"/>
    <w:rsid w:val="0033757F"/>
    <w:rsid w:val="0034098A"/>
    <w:rsid w:val="003439E1"/>
    <w:rsid w:val="00343A08"/>
    <w:rsid w:val="003520EC"/>
    <w:rsid w:val="00357E12"/>
    <w:rsid w:val="00362ED7"/>
    <w:rsid w:val="00366CA0"/>
    <w:rsid w:val="0037689C"/>
    <w:rsid w:val="00377D40"/>
    <w:rsid w:val="00380D21"/>
    <w:rsid w:val="00381A4D"/>
    <w:rsid w:val="0038485E"/>
    <w:rsid w:val="00387B98"/>
    <w:rsid w:val="0039332A"/>
    <w:rsid w:val="003936A2"/>
    <w:rsid w:val="0039392E"/>
    <w:rsid w:val="0039580A"/>
    <w:rsid w:val="003A69DC"/>
    <w:rsid w:val="003B1077"/>
    <w:rsid w:val="003B16CA"/>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6D32"/>
    <w:rsid w:val="004776E9"/>
    <w:rsid w:val="00482903"/>
    <w:rsid w:val="00487EF1"/>
    <w:rsid w:val="00492449"/>
    <w:rsid w:val="004A2BFC"/>
    <w:rsid w:val="004B2BEF"/>
    <w:rsid w:val="004C093C"/>
    <w:rsid w:val="004C1AD0"/>
    <w:rsid w:val="004D2D2D"/>
    <w:rsid w:val="004D458D"/>
    <w:rsid w:val="004E5AEE"/>
    <w:rsid w:val="004F0BE2"/>
    <w:rsid w:val="004F43A3"/>
    <w:rsid w:val="00502B0A"/>
    <w:rsid w:val="00506DDF"/>
    <w:rsid w:val="00525BB3"/>
    <w:rsid w:val="00531890"/>
    <w:rsid w:val="005356E2"/>
    <w:rsid w:val="005364E5"/>
    <w:rsid w:val="00537BC1"/>
    <w:rsid w:val="00540C73"/>
    <w:rsid w:val="00540DEF"/>
    <w:rsid w:val="00544B00"/>
    <w:rsid w:val="00550DA4"/>
    <w:rsid w:val="00552C5E"/>
    <w:rsid w:val="005534B7"/>
    <w:rsid w:val="0056306A"/>
    <w:rsid w:val="005651C7"/>
    <w:rsid w:val="00566732"/>
    <w:rsid w:val="00571695"/>
    <w:rsid w:val="005744E9"/>
    <w:rsid w:val="00575523"/>
    <w:rsid w:val="00577089"/>
    <w:rsid w:val="0057724B"/>
    <w:rsid w:val="005812DC"/>
    <w:rsid w:val="00581A36"/>
    <w:rsid w:val="00586A9D"/>
    <w:rsid w:val="00593184"/>
    <w:rsid w:val="005A0C96"/>
    <w:rsid w:val="005A5A35"/>
    <w:rsid w:val="005A6ADC"/>
    <w:rsid w:val="005A7D26"/>
    <w:rsid w:val="005A7F47"/>
    <w:rsid w:val="005B2B99"/>
    <w:rsid w:val="005B5046"/>
    <w:rsid w:val="005C11C0"/>
    <w:rsid w:val="005D0AA8"/>
    <w:rsid w:val="005D43C4"/>
    <w:rsid w:val="005E0C46"/>
    <w:rsid w:val="005F14CA"/>
    <w:rsid w:val="005F327C"/>
    <w:rsid w:val="005F6B4A"/>
    <w:rsid w:val="005F746F"/>
    <w:rsid w:val="0060706F"/>
    <w:rsid w:val="00607456"/>
    <w:rsid w:val="00622956"/>
    <w:rsid w:val="00625ECF"/>
    <w:rsid w:val="00627579"/>
    <w:rsid w:val="00633D5C"/>
    <w:rsid w:val="0063560A"/>
    <w:rsid w:val="0063608A"/>
    <w:rsid w:val="00640DD5"/>
    <w:rsid w:val="00644114"/>
    <w:rsid w:val="006450BA"/>
    <w:rsid w:val="00655B55"/>
    <w:rsid w:val="00671C67"/>
    <w:rsid w:val="006722D1"/>
    <w:rsid w:val="006738CB"/>
    <w:rsid w:val="00674BB7"/>
    <w:rsid w:val="006875A1"/>
    <w:rsid w:val="006922D3"/>
    <w:rsid w:val="0069541B"/>
    <w:rsid w:val="006A2C0D"/>
    <w:rsid w:val="006A345A"/>
    <w:rsid w:val="006A6918"/>
    <w:rsid w:val="006B6124"/>
    <w:rsid w:val="006C0D52"/>
    <w:rsid w:val="006C1963"/>
    <w:rsid w:val="006C395A"/>
    <w:rsid w:val="006D47F1"/>
    <w:rsid w:val="006E06F9"/>
    <w:rsid w:val="006E44BE"/>
    <w:rsid w:val="006F1F0C"/>
    <w:rsid w:val="00700348"/>
    <w:rsid w:val="00700AF9"/>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2238"/>
    <w:rsid w:val="007F6DDE"/>
    <w:rsid w:val="00804046"/>
    <w:rsid w:val="008057C4"/>
    <w:rsid w:val="00810636"/>
    <w:rsid w:val="008138CB"/>
    <w:rsid w:val="00820E82"/>
    <w:rsid w:val="00821AC5"/>
    <w:rsid w:val="00826DDA"/>
    <w:rsid w:val="00827924"/>
    <w:rsid w:val="008335A2"/>
    <w:rsid w:val="00834DE5"/>
    <w:rsid w:val="00836236"/>
    <w:rsid w:val="00841768"/>
    <w:rsid w:val="0085075E"/>
    <w:rsid w:val="0086025D"/>
    <w:rsid w:val="008640B2"/>
    <w:rsid w:val="0086454B"/>
    <w:rsid w:val="00864A3C"/>
    <w:rsid w:val="0086750E"/>
    <w:rsid w:val="00876F18"/>
    <w:rsid w:val="00877DDF"/>
    <w:rsid w:val="00882716"/>
    <w:rsid w:val="0088504F"/>
    <w:rsid w:val="0089167A"/>
    <w:rsid w:val="00892B9D"/>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5428"/>
    <w:rsid w:val="00914E91"/>
    <w:rsid w:val="009150D9"/>
    <w:rsid w:val="0092248B"/>
    <w:rsid w:val="00935B7D"/>
    <w:rsid w:val="00935E65"/>
    <w:rsid w:val="00936FB0"/>
    <w:rsid w:val="009373A0"/>
    <w:rsid w:val="00941B60"/>
    <w:rsid w:val="0095406B"/>
    <w:rsid w:val="009561B4"/>
    <w:rsid w:val="00956D41"/>
    <w:rsid w:val="00962018"/>
    <w:rsid w:val="00965D68"/>
    <w:rsid w:val="00973581"/>
    <w:rsid w:val="00974463"/>
    <w:rsid w:val="00981DE6"/>
    <w:rsid w:val="00981EFF"/>
    <w:rsid w:val="00991610"/>
    <w:rsid w:val="009A69FA"/>
    <w:rsid w:val="009A7D6A"/>
    <w:rsid w:val="009B1EFD"/>
    <w:rsid w:val="009B3B11"/>
    <w:rsid w:val="009C0453"/>
    <w:rsid w:val="009C1462"/>
    <w:rsid w:val="009C4761"/>
    <w:rsid w:val="009C4BAC"/>
    <w:rsid w:val="009C7A56"/>
    <w:rsid w:val="009F06E5"/>
    <w:rsid w:val="009F1DA7"/>
    <w:rsid w:val="009F7AFA"/>
    <w:rsid w:val="009F7D7F"/>
    <w:rsid w:val="00A000EF"/>
    <w:rsid w:val="00A03CBF"/>
    <w:rsid w:val="00A04EBB"/>
    <w:rsid w:val="00A05111"/>
    <w:rsid w:val="00A219EC"/>
    <w:rsid w:val="00A21F7B"/>
    <w:rsid w:val="00A271B6"/>
    <w:rsid w:val="00A41FF7"/>
    <w:rsid w:val="00A4495A"/>
    <w:rsid w:val="00A53B21"/>
    <w:rsid w:val="00A64960"/>
    <w:rsid w:val="00A66524"/>
    <w:rsid w:val="00A669F6"/>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E15AA"/>
    <w:rsid w:val="00AE2A76"/>
    <w:rsid w:val="00AE5664"/>
    <w:rsid w:val="00AE5AFF"/>
    <w:rsid w:val="00AE6CBB"/>
    <w:rsid w:val="00AF1FA3"/>
    <w:rsid w:val="00AF63FA"/>
    <w:rsid w:val="00B002D8"/>
    <w:rsid w:val="00B0289A"/>
    <w:rsid w:val="00B1262B"/>
    <w:rsid w:val="00B13BAB"/>
    <w:rsid w:val="00B15828"/>
    <w:rsid w:val="00B30913"/>
    <w:rsid w:val="00B3359E"/>
    <w:rsid w:val="00B36827"/>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E1A00"/>
    <w:rsid w:val="00BF22F0"/>
    <w:rsid w:val="00BF5982"/>
    <w:rsid w:val="00BF6365"/>
    <w:rsid w:val="00BF72AE"/>
    <w:rsid w:val="00C06844"/>
    <w:rsid w:val="00C106ED"/>
    <w:rsid w:val="00C142C4"/>
    <w:rsid w:val="00C16C25"/>
    <w:rsid w:val="00C20541"/>
    <w:rsid w:val="00C223E8"/>
    <w:rsid w:val="00C2255E"/>
    <w:rsid w:val="00C3286E"/>
    <w:rsid w:val="00C32ED2"/>
    <w:rsid w:val="00C363CC"/>
    <w:rsid w:val="00C36726"/>
    <w:rsid w:val="00C45CCE"/>
    <w:rsid w:val="00C519BF"/>
    <w:rsid w:val="00C527DB"/>
    <w:rsid w:val="00C538FA"/>
    <w:rsid w:val="00C54B5B"/>
    <w:rsid w:val="00C57E03"/>
    <w:rsid w:val="00C61057"/>
    <w:rsid w:val="00C63A02"/>
    <w:rsid w:val="00C64F72"/>
    <w:rsid w:val="00C651D2"/>
    <w:rsid w:val="00C66CC2"/>
    <w:rsid w:val="00C74168"/>
    <w:rsid w:val="00C758C6"/>
    <w:rsid w:val="00C87249"/>
    <w:rsid w:val="00C90716"/>
    <w:rsid w:val="00C94F24"/>
    <w:rsid w:val="00CA40C2"/>
    <w:rsid w:val="00CB029B"/>
    <w:rsid w:val="00CB305A"/>
    <w:rsid w:val="00CB5D71"/>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23019"/>
    <w:rsid w:val="00D34404"/>
    <w:rsid w:val="00D41237"/>
    <w:rsid w:val="00D41525"/>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051B0"/>
    <w:rsid w:val="00E06975"/>
    <w:rsid w:val="00E106E8"/>
    <w:rsid w:val="00E214A1"/>
    <w:rsid w:val="00E31AF6"/>
    <w:rsid w:val="00E402EC"/>
    <w:rsid w:val="00E41AF8"/>
    <w:rsid w:val="00E460D7"/>
    <w:rsid w:val="00E52B02"/>
    <w:rsid w:val="00E5597A"/>
    <w:rsid w:val="00E56F5E"/>
    <w:rsid w:val="00E639B5"/>
    <w:rsid w:val="00E6619F"/>
    <w:rsid w:val="00E66D23"/>
    <w:rsid w:val="00E670C0"/>
    <w:rsid w:val="00E70534"/>
    <w:rsid w:val="00E819EF"/>
    <w:rsid w:val="00E84521"/>
    <w:rsid w:val="00E95A6F"/>
    <w:rsid w:val="00EA0CB2"/>
    <w:rsid w:val="00EA1749"/>
    <w:rsid w:val="00EB004A"/>
    <w:rsid w:val="00EB1407"/>
    <w:rsid w:val="00EB53A2"/>
    <w:rsid w:val="00EB5A7B"/>
    <w:rsid w:val="00EB7DDA"/>
    <w:rsid w:val="00EC01D7"/>
    <w:rsid w:val="00EC3464"/>
    <w:rsid w:val="00EC5C21"/>
    <w:rsid w:val="00EC78C0"/>
    <w:rsid w:val="00ED10A4"/>
    <w:rsid w:val="00ED4D27"/>
    <w:rsid w:val="00EF140B"/>
    <w:rsid w:val="00EF2D93"/>
    <w:rsid w:val="00EF6757"/>
    <w:rsid w:val="00EF7BA6"/>
    <w:rsid w:val="00F025F8"/>
    <w:rsid w:val="00F040B1"/>
    <w:rsid w:val="00F05299"/>
    <w:rsid w:val="00F15E32"/>
    <w:rsid w:val="00F249AA"/>
    <w:rsid w:val="00F27E22"/>
    <w:rsid w:val="00F31111"/>
    <w:rsid w:val="00F458EF"/>
    <w:rsid w:val="00F57F30"/>
    <w:rsid w:val="00F6394F"/>
    <w:rsid w:val="00F71C54"/>
    <w:rsid w:val="00F872C2"/>
    <w:rsid w:val="00FA753D"/>
    <w:rsid w:val="00FB01B7"/>
    <w:rsid w:val="00FB04CE"/>
    <w:rsid w:val="00FC644E"/>
    <w:rsid w:val="00FD4074"/>
    <w:rsid w:val="00FD62E9"/>
    <w:rsid w:val="00FD79B0"/>
    <w:rsid w:val="00FE7E8B"/>
    <w:rsid w:val="00FF05D9"/>
    <w:rsid w:val="00FF16CD"/>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695"/>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571695"/>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571695"/>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571695"/>
    <w:pPr>
      <w:spacing w:before="260"/>
      <w:ind w:firstLine="0"/>
      <w:outlineLvl w:val="2"/>
    </w:pPr>
    <w:rPr>
      <w:rFonts w:eastAsia="Times New Roman"/>
      <w:bCs/>
    </w:rPr>
  </w:style>
  <w:style w:type="paragraph" w:styleId="Heading4">
    <w:name w:val="heading 4"/>
    <w:basedOn w:val="Normal"/>
    <w:next w:val="Normal"/>
    <w:link w:val="Heading4Char"/>
    <w:qFormat/>
    <w:rsid w:val="00571695"/>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71695"/>
    <w:rPr>
      <w:rFonts w:ascii="Times New Roman" w:eastAsia="Times New Roman" w:hAnsi="Times New Roman"/>
      <w:bCs/>
      <w:i/>
      <w:color w:val="000000"/>
      <w:sz w:val="24"/>
      <w:szCs w:val="26"/>
      <w:lang w:bidi="ar-SA"/>
    </w:rPr>
  </w:style>
  <w:style w:type="paragraph" w:styleId="Title">
    <w:name w:val="Title"/>
    <w:next w:val="Author"/>
    <w:link w:val="TitleChar"/>
    <w:qFormat/>
    <w:rsid w:val="00571695"/>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571695"/>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571695"/>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571695"/>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571695"/>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571695"/>
    <w:pPr>
      <w:spacing w:line="180" w:lineRule="atLeast"/>
    </w:pPr>
    <w:rPr>
      <w:sz w:val="16"/>
    </w:rPr>
  </w:style>
  <w:style w:type="character" w:customStyle="1" w:styleId="FootnoteTextChar">
    <w:name w:val="Footnote Text Char"/>
    <w:basedOn w:val="DefaultParagraphFont"/>
    <w:link w:val="FootnoteText"/>
    <w:semiHidden/>
    <w:rsid w:val="00571695"/>
    <w:rPr>
      <w:rFonts w:ascii="Times New Roman" w:eastAsia="Calisto MT" w:hAnsi="Times New Roman"/>
      <w:sz w:val="16"/>
      <w:szCs w:val="24"/>
      <w:lang w:bidi="ar-SA"/>
    </w:rPr>
  </w:style>
  <w:style w:type="character" w:styleId="FootnoteReference">
    <w:name w:val="footnote reference"/>
    <w:basedOn w:val="DefaultParagraphFont"/>
    <w:semiHidden/>
    <w:rsid w:val="00571695"/>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571695"/>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571695"/>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571695"/>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571695"/>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571695"/>
    <w:pPr>
      <w:ind w:firstLine="0"/>
    </w:pPr>
  </w:style>
  <w:style w:type="paragraph" w:customStyle="1" w:styleId="Contact">
    <w:name w:val="Contact"/>
    <w:next w:val="Normal"/>
    <w:rsid w:val="00571695"/>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571695"/>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571695"/>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571695"/>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571695"/>
    <w:pPr>
      <w:spacing w:after="120"/>
      <w:ind w:left="720" w:right="720" w:firstLine="0"/>
      <w:jc w:val="right"/>
    </w:pPr>
  </w:style>
  <w:style w:type="paragraph" w:customStyle="1" w:styleId="FigureTitle">
    <w:name w:val="Figure Title"/>
    <w:next w:val="Normal"/>
    <w:rsid w:val="00571695"/>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571695"/>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571695"/>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571695"/>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571695"/>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571695"/>
    <w:pPr>
      <w:numPr>
        <w:numId w:val="27"/>
      </w:numPr>
      <w:contextualSpacing/>
    </w:pPr>
  </w:style>
  <w:style w:type="paragraph" w:styleId="ListNumber">
    <w:name w:val="List Number"/>
    <w:basedOn w:val="Normal"/>
    <w:next w:val="Normal"/>
    <w:rsid w:val="00571695"/>
    <w:pPr>
      <w:numPr>
        <w:numId w:val="28"/>
      </w:numPr>
      <w:tabs>
        <w:tab w:val="clear" w:pos="1195"/>
      </w:tabs>
      <w:spacing w:after="260"/>
      <w:ind w:left="1555" w:hanging="720"/>
    </w:pPr>
  </w:style>
  <w:style w:type="paragraph" w:customStyle="1" w:styleId="FigurePlaceholder">
    <w:name w:val="Figure Placeholder"/>
    <w:basedOn w:val="Normal"/>
    <w:next w:val="Normal"/>
    <w:qFormat/>
    <w:rsid w:val="00571695"/>
    <w:pPr>
      <w:spacing w:before="260" w:after="260"/>
      <w:jc w:val="center"/>
    </w:pPr>
  </w:style>
  <w:style w:type="character" w:customStyle="1" w:styleId="TableFootLetter">
    <w:name w:val="Table FootLetter"/>
    <w:basedOn w:val="DefaultParagraphFont"/>
    <w:rsid w:val="00571695"/>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571695"/>
  </w:style>
  <w:style w:type="paragraph" w:customStyle="1" w:styleId="TablePlaceholder">
    <w:name w:val="Table Placeholder"/>
    <w:basedOn w:val="FigurePlaceholder"/>
    <w:next w:val="NoParagraphStyle"/>
    <w:qFormat/>
    <w:rsid w:val="00571695"/>
  </w:style>
  <w:style w:type="paragraph" w:styleId="DocumentMap">
    <w:name w:val="Document Map"/>
    <w:basedOn w:val="Normal"/>
    <w:link w:val="DocumentMapChar"/>
    <w:uiPriority w:val="99"/>
    <w:semiHidden/>
    <w:rsid w:val="00571695"/>
    <w:rPr>
      <w:rFonts w:ascii="Lucida Grande" w:hAnsi="Lucida Grande"/>
    </w:rPr>
  </w:style>
  <w:style w:type="character" w:customStyle="1" w:styleId="DocumentMapChar">
    <w:name w:val="Document Map Char"/>
    <w:basedOn w:val="DefaultParagraphFont"/>
    <w:link w:val="DocumentMap"/>
    <w:uiPriority w:val="99"/>
    <w:semiHidden/>
    <w:rsid w:val="00571695"/>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571695"/>
    <w:rPr>
      <w:sz w:val="18"/>
      <w:szCs w:val="18"/>
    </w:rPr>
  </w:style>
  <w:style w:type="paragraph" w:styleId="CommentText">
    <w:name w:val="annotation text"/>
    <w:basedOn w:val="Normal"/>
    <w:link w:val="CommentTextChar"/>
    <w:uiPriority w:val="99"/>
    <w:semiHidden/>
    <w:rsid w:val="00571695"/>
  </w:style>
  <w:style w:type="character" w:customStyle="1" w:styleId="CommentTextChar">
    <w:name w:val="Comment Text Char"/>
    <w:basedOn w:val="DefaultParagraphFont"/>
    <w:link w:val="CommentText"/>
    <w:uiPriority w:val="99"/>
    <w:semiHidden/>
    <w:rsid w:val="00571695"/>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571695"/>
    <w:rPr>
      <w:b/>
      <w:bCs/>
      <w:sz w:val="20"/>
      <w:szCs w:val="20"/>
    </w:rPr>
  </w:style>
  <w:style w:type="character" w:customStyle="1" w:styleId="CommentSubjectChar">
    <w:name w:val="Comment Subject Char"/>
    <w:basedOn w:val="CommentTextChar"/>
    <w:link w:val="CommentSubject"/>
    <w:uiPriority w:val="99"/>
    <w:semiHidden/>
    <w:rsid w:val="00571695"/>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57169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71695"/>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Downloads\word_templates\AER_AEJ_WordTemplate.dot</Template>
  <TotalTime>3983</TotalTime>
  <Pages>29</Pages>
  <Words>16710</Words>
  <Characters>95248</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79</cp:revision>
  <dcterms:created xsi:type="dcterms:W3CDTF">2023-12-09T16:13:00Z</dcterms:created>
  <dcterms:modified xsi:type="dcterms:W3CDTF">2024-04-09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Z8EZw4Pp"/&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